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r>
        <w:t>proteiNorm – A user-friendly tool for normalization and analysis of TMT and label-free p</w:t>
      </w:r>
      <w:r w:rsidRPr="000B6C7E">
        <w:t xml:space="preserve">rotein </w:t>
      </w:r>
      <w:r>
        <w:t>q</w:t>
      </w:r>
      <w:r w:rsidRPr="000B6C7E">
        <w:t xml:space="preserve">uantification </w:t>
      </w:r>
    </w:p>
    <w:p w14:paraId="34F064EB" w14:textId="78DB1C38" w:rsidR="00111D9F" w:rsidRDefault="00111D9F" w:rsidP="00AB34C5">
      <w:pPr>
        <w:pStyle w:val="BBAuthorName"/>
        <w:jc w:val="left"/>
      </w:pPr>
      <w:r>
        <w:t>Stefan Graw</w:t>
      </w:r>
      <w:r w:rsidRPr="00111D9F">
        <w:rPr>
          <w:vertAlign w:val="superscript"/>
        </w:rPr>
        <w:t xml:space="preserve"> 1,2</w:t>
      </w:r>
      <w:r>
        <w:t>, Jillian Tang</w:t>
      </w:r>
      <w:r w:rsidR="00207ECD" w:rsidRPr="00207ECD">
        <w:t xml:space="preserve"> </w:t>
      </w:r>
      <w:r w:rsidR="00207ECD" w:rsidRPr="00111D9F">
        <w:rPr>
          <w:vertAlign w:val="superscript"/>
        </w:rPr>
        <w:t>1</w:t>
      </w:r>
      <w:r>
        <w:t xml:space="preserve">, </w:t>
      </w:r>
      <w:r w:rsidR="00F46A30" w:rsidRPr="00F46A30">
        <w:t>Maroof Zafar</w:t>
      </w:r>
      <w:r w:rsidR="00F46A30" w:rsidRPr="00F46A30">
        <w:rPr>
          <w:vertAlign w:val="superscript"/>
        </w:rPr>
        <w:t xml:space="preserve"> 1</w:t>
      </w:r>
      <w:r w:rsidR="00F46A30" w:rsidRPr="00F46A30">
        <w:t>, Alicia Byrd</w:t>
      </w:r>
      <w:r w:rsidR="00F46A30" w:rsidRPr="00F46A30">
        <w:rPr>
          <w:vertAlign w:val="superscript"/>
        </w:rPr>
        <w:t xml:space="preserve"> 1</w:t>
      </w:r>
      <w:r w:rsidR="00F46A30">
        <w:t xml:space="preserve">, </w:t>
      </w:r>
      <w:r>
        <w:t>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207ECD">
      <w:pPr>
        <w:pStyle w:val="BIEmailAddress"/>
      </w:pPr>
      <w:r>
        <w:t>* Corresponding author</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4AA2C71" w:rsidR="00121CB5" w:rsidRDefault="00AB34C5" w:rsidP="00683131">
      <w:pPr>
        <w:pStyle w:val="BDAbstract"/>
      </w:pPr>
      <w:r>
        <w:lastRenderedPageBreak/>
        <w:t xml:space="preserve">ABSTRACT (Word Style “BD_Abstract”). </w:t>
      </w:r>
    </w:p>
    <w:p w14:paraId="19D9A955" w14:textId="7674E86E" w:rsidR="00DD67A1" w:rsidRPr="005E1FBC" w:rsidRDefault="00360B3D" w:rsidP="00162828">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To allow researchers to easily evaluate and compare different normalization via a user-friendly interface, w</w:t>
      </w:r>
      <w:r w:rsidR="008447ED" w:rsidRPr="005E1FBC">
        <w:t xml:space="preserve">e </w:t>
      </w:r>
      <w:r w:rsidR="00DD67A1" w:rsidRPr="005E1FBC">
        <w:t xml:space="preserve">have developed “proteiNorm”. </w:t>
      </w:r>
    </w:p>
    <w:p w14:paraId="2BA75669" w14:textId="71631006" w:rsidR="00843D4C" w:rsidRDefault="00DD67A1" w:rsidP="00162828">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5E71B3" w:rsidRPr="005E71B3">
        <w:t>Hydroxyurea</w:t>
      </w:r>
      <w:r w:rsidR="005E71B3">
        <w:t xml:space="preserve"> treatment</w:t>
      </w:r>
      <w:r w:rsidR="00843D4C">
        <w:t xml:space="preserve">. </w:t>
      </w:r>
    </w:p>
    <w:p w14:paraId="082DEABC" w14:textId="35138395" w:rsidR="00843D4C" w:rsidRPr="00843D4C" w:rsidRDefault="00162828" w:rsidP="00162828">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20FC7587" w:rsidR="00164635" w:rsidRDefault="00486034" w:rsidP="007D21D0">
      <w:pPr>
        <w:pStyle w:val="TAMainText"/>
      </w:pPr>
      <w:r>
        <w:t xml:space="preserve">In a single </w:t>
      </w:r>
      <w:r w:rsidR="005E71B3">
        <w:t xml:space="preserve">mass spectrometry </w:t>
      </w:r>
      <w:r>
        <w:t xml:space="preserve">run </w:t>
      </w:r>
      <w:r w:rsidR="007E3B61">
        <w:t>peptide level</w:t>
      </w:r>
      <w:r w:rsidR="00266549">
        <w:t>s</w:t>
      </w:r>
      <w:r w:rsidR="007E3B61">
        <w:t xml:space="preserve"> of thousands of proteins are being measured for up to several patients. However, </w:t>
      </w:r>
      <w:r w:rsidR="005E71B3">
        <w:t xml:space="preserve">mass spectrometry </w:t>
      </w:r>
      <w:r w:rsidR="007E3B61">
        <w:t>data is often affected by systemic bias, variation</w:t>
      </w:r>
      <w:r w:rsidR="005E71B3">
        <w:t>s</w:t>
      </w:r>
      <w:r w:rsidR="007E3B61">
        <w:t xml:space="preserve">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T</w:t>
      </w:r>
      <w:r w:rsidR="00F82C2D">
        <w:t xml:space="preserve">hese sources of variation can include </w:t>
      </w:r>
      <w:r w:rsidR="007E3B61">
        <w:t xml:space="preserve">sample preparation and handling, device calibration, changes in temperature </w:t>
      </w:r>
      <w:r w:rsidR="00334AED">
        <w:t>and other unknown sources</w:t>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xml:space="preserve">. Unlike the effect of batching, these sources of variation are either not measured or simply cannot be measured, and therefore cannot be controlled for </w:t>
      </w:r>
      <w:r w:rsidR="005E71B3">
        <w:t>during</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being adopted from DNA microarray technology</w:t>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5E71B3">
        <w:t>titative label-free proteomics. W</w:t>
      </w:r>
      <w:r w:rsidR="00893B07">
        <w:t xml:space="preserve">hile there are </w:t>
      </w:r>
      <w:r w:rsidR="005E71B3">
        <w:t xml:space="preserve">certain </w:t>
      </w:r>
      <w:r w:rsidR="00893B07">
        <w:t xml:space="preserve">normalization methods that consistently rank </w:t>
      </w:r>
      <w:r w:rsidR="00E413F0">
        <w:t>among</w:t>
      </w:r>
      <w:r w:rsidR="00893B07">
        <w:t xml:space="preserve"> the top performing methods</w:t>
      </w:r>
      <w:r w:rsidR="005E71B3">
        <w:t xml:space="preserve"> (i.e., </w:t>
      </w:r>
      <w:r w:rsidR="00BB5CC0">
        <w:t>v</w:t>
      </w:r>
      <w:r w:rsidR="00BB5CC0" w:rsidRPr="00BB5CC0">
        <w:t xml:space="preserve">ariance </w:t>
      </w:r>
      <w:r w:rsidR="00BB5CC0">
        <w:t>s</w:t>
      </w:r>
      <w:r w:rsidR="00BB5CC0" w:rsidRPr="00BB5CC0">
        <w:t xml:space="preserve">tabilizing </w:t>
      </w:r>
      <w:r w:rsidR="00BB5CC0">
        <w:t>n</w:t>
      </w:r>
      <w:r w:rsidR="00BB5CC0" w:rsidRPr="00BB5CC0">
        <w:t xml:space="preserve">ormalization </w:t>
      </w:r>
      <w:r w:rsidR="00BB5CC0">
        <w:t>(</w:t>
      </w:r>
      <w:r w:rsidR="005E71B3">
        <w:t>VSN</w:t>
      </w:r>
      <w:r w:rsidR="00BB5CC0">
        <w:t>)</w:t>
      </w:r>
      <w:r w:rsidR="005E71B3">
        <w:t>, linear regression normalization and local regression normalization)</w:t>
      </w:r>
      <w:r w:rsidR="00893B07">
        <w:t xml:space="preserve">, it is curial to select </w:t>
      </w:r>
      <w:r w:rsidR="00E27038">
        <w:t>a</w:t>
      </w:r>
      <w:r w:rsidR="00893B07">
        <w:t xml:space="preserve"> suitable normalization method depending on the data set</w:t>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xml:space="preserve">, </w:t>
      </w:r>
      <w:r w:rsidR="005E71B3">
        <w:t>respectively</w:t>
      </w:r>
      <w:r w:rsidR="00E27038">
        <w:t xml:space="preserve">. </w:t>
      </w:r>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r w:rsidR="00311A3B" w:rsidRPr="00E27038">
        <w:t>Normalyzer</w:t>
      </w:r>
      <w:r w:rsidR="00311A3B">
        <w:t xml:space="preserve"> includes popular normalization methods such as </w:t>
      </w:r>
      <w:r w:rsidR="00311A3B" w:rsidRPr="00311A3B">
        <w:t xml:space="preserve">linear </w:t>
      </w:r>
      <w:r w:rsidR="00311A3B" w:rsidRPr="00311A3B">
        <w:lastRenderedPageBreak/>
        <w:t xml:space="preserve">regression, local regression, total intensity, average intensity, 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1"/>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1"/>
      <w:r w:rsidR="00311A3B">
        <w:rPr>
          <w:rStyle w:val="CommentReference"/>
        </w:rPr>
        <w:commentReference w:id="1"/>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73B74924"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w:t>
      </w:r>
      <w:r w:rsidR="00273587">
        <w:t xml:space="preserve">user-friendly </w:t>
      </w:r>
      <w:r>
        <w:t xml:space="preserve">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273587">
        <w:t>filter</w:t>
      </w:r>
      <w:r w:rsidR="00AC5467">
        <w:t xml:space="preserve"> peptide </w:t>
      </w:r>
      <w:r w:rsidR="00273587">
        <w:t>using the “</w:t>
      </w:r>
      <w:r w:rsidR="00643614">
        <w:t>T</w:t>
      </w:r>
      <w:r w:rsidR="00273587">
        <w:t xml:space="preserve">op3” method </w:t>
      </w:r>
      <w:r w:rsidR="004A782A">
        <w:fldChar w:fldCharType="begin"/>
      </w:r>
      <w:r w:rsidR="004A782A">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4A782A">
        <w:fldChar w:fldCharType="separate"/>
      </w:r>
      <w:r w:rsidR="004A782A">
        <w:rPr>
          <w:noProof/>
        </w:rPr>
        <w:t>[5]</w:t>
      </w:r>
      <w:r w:rsidR="004A782A">
        <w:fldChar w:fldCharType="end"/>
      </w:r>
      <w:r w:rsidR="004A782A">
        <w:t xml:space="preserve"> </w:t>
      </w:r>
      <w:r w:rsidR="00273587">
        <w:t>and</w:t>
      </w:r>
      <w:r w:rsidR="00AC5467">
        <w:t xml:space="preserve"> </w:t>
      </w:r>
      <w:r w:rsidR="003B4DF6">
        <w:t>create and load a filtered protein file or to load a raw protein file. The meta</w:t>
      </w:r>
      <w:r w:rsidR="005E71B3">
        <w:t>-</w:t>
      </w:r>
      <w:r w:rsidR="003B4DF6">
        <w:t>data (i.e., custom sample names, group labels and batch labels) can be specified in the user-interface after loading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643614">
        <w:t xml:space="preserve">missing values can be imputed (optional) and </w:t>
      </w:r>
      <w:r w:rsidR="00E02011">
        <w:t xml:space="preserve">the </w:t>
      </w:r>
      <w:r w:rsidR="00643614">
        <w:t xml:space="preserve">normalized protein </w:t>
      </w:r>
      <w:r w:rsidR="00E02011">
        <w:t xml:space="preserve">data can be </w:t>
      </w:r>
      <w:r w:rsidR="00103397">
        <w:t>saved</w:t>
      </w:r>
      <w:r w:rsidR="00643614">
        <w:t>.</w:t>
      </w:r>
      <w:r w:rsidR="00E02011">
        <w:t xml:space="preserve"> </w:t>
      </w:r>
      <w:r w:rsidR="00643614">
        <w:t xml:space="preserve">In addition, </w:t>
      </w:r>
      <w:r w:rsidR="00E02011" w:rsidRPr="00164635">
        <w:t>different differential abundance methods</w:t>
      </w:r>
      <w:r w:rsidR="00E02011">
        <w:t xml:space="preserve"> </w:t>
      </w:r>
      <w:r w:rsidR="00643614">
        <w:t xml:space="preserve">can be evaluated </w:t>
      </w:r>
      <w:r w:rsidR="00E02011">
        <w:t>for a selected normalization method</w:t>
      </w:r>
      <w:r w:rsidR="00643614">
        <w:t xml:space="preserve"> and </w:t>
      </w:r>
      <w:r w:rsidR="00E02011">
        <w:t xml:space="preserve">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1ACF253A" w14:textId="6ABCC2F8" w:rsidR="004A782A" w:rsidRDefault="008E3A29" w:rsidP="00F8527D">
      <w:pPr>
        <w:pStyle w:val="TAMainText"/>
        <w:spacing w:after="240"/>
        <w:ind w:firstLine="0"/>
        <w:jc w:val="left"/>
      </w:pPr>
      <w:r>
        <w:t xml:space="preserve">Our tool </w:t>
      </w:r>
      <w:r w:rsidR="005665C4">
        <w:t xml:space="preserve">proteiNorm </w:t>
      </w:r>
      <w:r w:rsidR="004817F6">
        <w:t xml:space="preserve">is </w:t>
      </w:r>
      <w:r w:rsidR="005665C4">
        <w:t>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4A782A">
        <w:instrText xml:space="preserve"> ADDIN EN.CITE &lt;EndNote&gt;&lt;Cite&gt;&lt;Author&gt;RStudio&lt;/Author&gt;&lt;Year&gt;2013 &lt;/Year&gt;&lt;RecNum&gt;149&lt;/RecNum&gt;&lt;DisplayText&gt;[6]&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4A782A">
        <w:rPr>
          <w:noProof/>
        </w:rPr>
        <w:t>[6]</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11"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4B224D">
        <w:fldChar w:fldCharType="separate"/>
      </w:r>
      <w:r w:rsidR="004B224D">
        <w:t xml:space="preserve">Figure </w:t>
      </w:r>
      <w:r w:rsidR="004B224D">
        <w:rPr>
          <w:noProof/>
        </w:rPr>
        <w:t>1</w:t>
      </w:r>
      <w:r w:rsidR="004B224D">
        <w:fldChar w:fldCharType="end"/>
      </w:r>
      <w:r w:rsidR="00DE4FF6">
        <w:t xml:space="preserve"> shows a 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appropriate</w:t>
      </w:r>
      <w:r w:rsidR="004B224D">
        <w:t xml:space="preserve"> imputation method (optional), export normalized (and imputed) protein-level data. If a user uncertain about the choice of the method for the differential analysis, proteiNorm provides the option so compare different differential </w:t>
      </w:r>
      <w:r w:rsidR="00D73446" w:rsidRPr="00A11C15">
        <w:t xml:space="preserve">abundance </w:t>
      </w:r>
      <w:r w:rsidR="00D73446">
        <w:t>and expression methods provided by the R package “DAtest”</w:t>
      </w:r>
      <w:r w:rsidR="004A782A">
        <w:t xml:space="preserve"> </w:t>
      </w:r>
      <w:r w:rsidR="004A782A">
        <w:fldChar w:fldCharType="begin">
          <w:fldData xml:space="preserve">PEVuZE5vdGU+PENpdGU+PEF1dGhvcj5SdXNzZWw8L0F1dGhvcj48WWVhcj4yMDE4PC9ZZWFyPjxS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</w:fldData>
        </w:fldChar>
      </w:r>
      <w:r w:rsidR="004A782A">
        <w:instrText xml:space="preserve"> ADDIN EN.CITE </w:instrText>
      </w:r>
      <w:r w:rsidR="004A782A">
        <w:fldChar w:fldCharType="begin">
          <w:fldData xml:space="preserve">PEVuZE5vdGU+PENpdGU+PEF1dGhvcj5SdXNzZWw8L0F1dGhvcj48WWVhcj4yMDE4PC9ZZWFyPjxS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</w:fldData>
        </w:fldChar>
      </w:r>
      <w:r w:rsidR="004A782A">
        <w:instrText xml:space="preserve"> ADDIN EN.CITE.DATA </w:instrText>
      </w:r>
      <w:r w:rsidR="004A782A">
        <w:fldChar w:fldCharType="end"/>
      </w:r>
      <w:r w:rsidR="004A782A">
        <w:fldChar w:fldCharType="separate"/>
      </w:r>
      <w:r w:rsidR="004A782A">
        <w:rPr>
          <w:noProof/>
        </w:rPr>
        <w:t>[7, 8]</w:t>
      </w:r>
      <w:r w:rsidR="004A782A">
        <w:fldChar w:fldCharType="end"/>
      </w:r>
      <w:r w:rsidR="00D73446">
        <w:t xml:space="preserve">. </w:t>
      </w:r>
    </w:p>
    <w:p w14:paraId="2A4F99F4" w14:textId="0BCA3839" w:rsidR="00E90FF7" w:rsidRDefault="00E90FF7" w:rsidP="00F8527D">
      <w:pPr>
        <w:pStyle w:val="TAMainText"/>
        <w:spacing w:after="240"/>
        <w:ind w:firstLine="0"/>
        <w:jc w:val="left"/>
      </w:pPr>
      <w:commentRangeStart w:id="2"/>
      <w:r>
        <w:t xml:space="preserve">Additional package dependencies include: </w:t>
      </w:r>
      <w:r w:rsidRPr="00E90FF7">
        <w:rPr>
          <w:b/>
        </w:rPr>
        <w:t>PACKAGES</w:t>
      </w:r>
      <w:commentRangeEnd w:id="2"/>
      <w:r w:rsidR="004A782A">
        <w:rPr>
          <w:rStyle w:val="CommentReference"/>
        </w:rPr>
        <w:commentReference w:id="2"/>
      </w:r>
    </w:p>
    <w:p w14:paraId="79A2BCD1" w14:textId="77777777" w:rsidR="004B224D" w:rsidRDefault="00E413F0"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481.5pt">
            <v:imagedata r:id="rId12" o:title="workflow"/>
          </v:shape>
        </w:pict>
      </w:r>
    </w:p>
    <w:p w14:paraId="7438FC0B" w14:textId="02882CA9" w:rsidR="00342944" w:rsidRDefault="004B224D" w:rsidP="004B224D">
      <w:pPr>
        <w:pStyle w:val="Caption"/>
        <w:jc w:val="center"/>
      </w:pPr>
      <w:bookmarkStart w:id="3" w:name="_Ref31633137"/>
      <w:bookmarkStart w:id="4" w:name="_Ref31633114"/>
      <w:r>
        <w:t xml:space="preserve">Figure </w:t>
      </w:r>
      <w:r w:rsidR="00EE5762">
        <w:fldChar w:fldCharType="begin"/>
      </w:r>
      <w:r w:rsidR="00EE5762">
        <w:instrText xml:space="preserve"> SEQ Figure \* ARABIC </w:instrText>
      </w:r>
      <w:r w:rsidR="00EE5762">
        <w:fldChar w:fldCharType="separate"/>
      </w:r>
      <w:r w:rsidR="00324420">
        <w:rPr>
          <w:noProof/>
        </w:rPr>
        <w:t>1</w:t>
      </w:r>
      <w:r w:rsidR="00EE5762">
        <w:rPr>
          <w:noProof/>
        </w:rPr>
        <w:fldChar w:fldCharType="end"/>
      </w:r>
      <w:bookmarkEnd w:id="3"/>
      <w:r>
        <w:rPr>
          <w:noProof/>
        </w:rPr>
        <w:t xml:space="preserve"> Workflow</w:t>
      </w:r>
      <w:bookmarkEnd w:id="4"/>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02E213D4"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r w:rsidR="00D07045" w:rsidRPr="00D07045">
        <w:t>MaxQuant</w:t>
      </w:r>
      <w:r w:rsidR="004A782A">
        <w:t xml:space="preserve"> </w:t>
      </w:r>
      <w:r w:rsidR="004A782A">
        <w:fldChar w:fldCharType="begin"/>
      </w:r>
      <w:r w:rsidR="004A782A">
        <w:instrText xml:space="preserve"> ADDIN EN.CITE &lt;EndNote&gt;&lt;Cite&gt;&lt;Author&gt;Tyanova&lt;/Author&gt;&lt;Year&gt;2016&lt;/Year&gt;&lt;RecNum&gt;181&lt;/RecNum&gt;&lt;DisplayText&gt;[9]&lt;/DisplayText&gt;&lt;record&gt;&lt;rec-number&gt;181&lt;/rec-number&gt;&lt;foreign-keys&gt;&lt;key app="EN" db-id="z0s0zd5r90zxp6ewrstxfxtdrxxavtda2e9f" timestamp="1583785508"&gt;181&lt;/key&gt;&lt;/foreign-keys&gt;&lt;ref-type name="Journal Article"&gt;17&lt;/ref-type&gt;&lt;contributors&gt;&lt;authors&gt;&lt;author&gt;Tyanova, Stefka&lt;/author&gt;&lt;author&gt;Temu, Tikira&lt;/author&gt;&lt;author&gt;Cox, Juergen&lt;/author&gt;&lt;/authors&gt;&lt;/contributors&gt;&lt;titles&gt;&lt;title&gt;The MaxQuant computational platform for mass spectrometry-based shotgun proteomics&lt;/title&gt;&lt;secondary-title&gt;Nature Protocols&lt;/secondary-title&gt;&lt;/titles&gt;&lt;periodical&gt;&lt;full-title&gt;Nature Protocols&lt;/full-title&gt;&lt;abbr-1&gt;Nat Protoc&lt;/abbr-1&gt;&lt;/periodical&gt;&lt;pages&gt;2301-2319&lt;/pages&gt;&lt;volume&gt;11&lt;/volume&gt;&lt;number&gt;12&lt;/number&gt;&lt;dates&gt;&lt;year&gt;2016&lt;/year&gt;&lt;pub-dates&gt;&lt;date&gt;2016/12/01&lt;/date&gt;&lt;/pub-dates&gt;&lt;/dates&gt;&lt;isbn&gt;1750-2799&lt;/isbn&gt;&lt;urls&gt;&lt;related-urls&gt;&lt;url&gt;https://doi.org/10.1038/nprot.2016.136&lt;/url&gt;&lt;/related-urls&gt;&lt;/urls&gt;&lt;electronic-resource-num&gt;10.1038/nprot.2016.136&lt;/electronic-resource-num&gt;&lt;/record&gt;&lt;/Cite&gt;&lt;/EndNote&gt;</w:instrText>
      </w:r>
      <w:r w:rsidR="004A782A">
        <w:fldChar w:fldCharType="separate"/>
      </w:r>
      <w:r w:rsidR="004A782A">
        <w:rPr>
          <w:noProof/>
        </w:rPr>
        <w:t>[9]</w:t>
      </w:r>
      <w:r w:rsidR="004A782A">
        <w:fldChar w:fldCharType="end"/>
      </w:r>
      <w:r w:rsidR="005D2E75">
        <w:t xml:space="preserve">, where the column names of the measured intensities start with “Reporter intensity corrected” followed by an integer and an </w:t>
      </w:r>
      <w:r w:rsidR="005D2E75">
        <w:lastRenderedPageBreak/>
        <w:t>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5C367F98" w:rsidR="00A11C15" w:rsidRDefault="00A11C15" w:rsidP="00A11C15">
      <w:pPr>
        <w:pStyle w:val="TAMainText"/>
        <w:rPr>
          <w:color w:val="000000"/>
          <w:shd w:val="clear" w:color="auto" w:fill="FFFFFF"/>
        </w:rPr>
      </w:pPr>
      <w:r>
        <w:t>Due to the detection limit of m</w:t>
      </w:r>
      <w:r w:rsidRPr="00A11C15">
        <w:t>ass spectrometry</w:t>
      </w:r>
      <w:r>
        <w:t xml:space="preserve"> instruments many peptide/protein measurements have an intensity measurement of zero. These values will be considered as missing</w:t>
      </w:r>
      <w:r w:rsidR="00695280">
        <w:t xml:space="preserve"> values (denoted as NA) and can, if desired, </w:t>
      </w:r>
      <w:r w:rsidR="00A549F1">
        <w:t xml:space="preserve">be </w:t>
      </w:r>
      <w:r>
        <w:t xml:space="preserve">imputed with </w:t>
      </w:r>
      <w:r>
        <w:rPr>
          <w:color w:val="000000"/>
          <w:shd w:val="clear" w:color="auto" w:fill="FFFFFF"/>
        </w:rPr>
        <w:t xml:space="preserve">precaution. </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4A74387C"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4A782A">
        <w:instrText xml:space="preserve"> ADDIN EN.CITE &lt;EndNote&gt;&lt;Cite&gt;&lt;Author&gt;Huber&lt;/Author&gt;&lt;Year&gt;2002&lt;/Year&gt;&lt;RecNum&gt;146&lt;/RecNum&gt;&lt;DisplayText&gt;[10]&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4A782A">
        <w:rPr>
          <w:noProof/>
        </w:rPr>
        <w:t>[10]</w:t>
      </w:r>
      <w:r w:rsidR="00DB45A3">
        <w:fldChar w:fldCharType="end"/>
      </w:r>
      <w:r>
        <w:t>, quantile normalization</w:t>
      </w:r>
      <w:r w:rsidR="005A4E38">
        <w:t xml:space="preserve"> (Quantile)</w:t>
      </w:r>
      <w:r w:rsidR="00DB45A3">
        <w:t xml:space="preserve"> </w:t>
      </w:r>
      <w:r w:rsidR="00DB45A3">
        <w:fldChar w:fldCharType="begin"/>
      </w:r>
      <w:r w:rsidR="004A782A">
        <w:instrText xml:space="preserve"> ADDIN EN.CITE &lt;EndNote&gt;&lt;Cite&gt;&lt;Author&gt;Bolstad&lt;/Author&gt;&lt;Year&gt;2019&lt;/Year&gt;&lt;RecNum&gt;147&lt;/RecNum&gt;&lt;DisplayText&gt;[11]&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4A782A">
        <w:rPr>
          <w:noProof/>
        </w:rPr>
        <w:t>[11]</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MTJ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4A782A">
        <w:instrText xml:space="preserve"> ADDIN EN.CITE </w:instrText>
      </w:r>
      <w:r w:rsidR="004A782A">
        <w:fldChar w:fldCharType="begin">
          <w:fldData xml:space="preserve">PEVuZE5vdGU+PENpdGU+PEF1dGhvcj5SaXRjaGllPC9BdXRob3I+PFllYXI+MjAxNTwvWWVhcj48
UmVjTnVtPjE0ODwvUmVjTnVtPjxEaXNwbGF5VGV4dD5bMTJ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4A782A">
        <w:instrText xml:space="preserve"> ADDIN EN.CITE.DATA </w:instrText>
      </w:r>
      <w:r w:rsidR="004A782A">
        <w:fldChar w:fldCharType="end"/>
      </w:r>
      <w:r w:rsidR="00103397">
        <w:fldChar w:fldCharType="separate"/>
      </w:r>
      <w:r w:rsidR="004A782A">
        <w:rPr>
          <w:noProof/>
        </w:rPr>
        <w:t>[12]</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 xml:space="preserve">and log2-ratio </w:t>
      </w:r>
      <w:commentRangeStart w:id="5"/>
      <w:r>
        <w:t>distributions</w:t>
      </w:r>
      <w:r w:rsidR="00CC11D5">
        <w:t xml:space="preserve"> </w:t>
      </w:r>
      <w:commentRangeEnd w:id="5"/>
      <w:r w:rsidR="00CC11D5">
        <w:rPr>
          <w:rStyle w:val="CommentReference"/>
        </w:rPr>
        <w:commentReference w:id="5"/>
      </w:r>
      <w:r w:rsidR="00CC11D5">
        <w:t>(</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H)</w:t>
      </w:r>
      <w:r>
        <w:t xml:space="preserve">. </w:t>
      </w:r>
    </w:p>
    <w:p w14:paraId="67A7D0C6" w14:textId="4D18C1A2" w:rsidR="004A782A" w:rsidRDefault="004A782A" w:rsidP="00A11C15">
      <w:pPr>
        <w:pStyle w:val="TAMainText"/>
        <w:spacing w:after="240"/>
        <w:ind w:firstLine="0"/>
        <w:jc w:val="left"/>
      </w:pPr>
      <w:r>
        <w:fldChar w:fldCharType="begin"/>
      </w:r>
      <w:r>
        <w:instrText xml:space="preserve"> ADDIN EN.CITE &lt;EndNote&gt;&lt;Cite&gt;&lt;Author&gt;Zhang&lt;/Author&gt;&lt;Year&gt;2018&lt;/Year&gt;&lt;RecNum&gt;180&lt;/RecNum&gt;&lt;DisplayText&gt;[8]&lt;/DisplayText&gt;&lt;record&gt;&lt;rec-number&gt;180&lt;/rec-number&gt;&lt;foreign-keys&gt;&lt;key app="EN" db-id="z0s0zd5r90zxp6ewrstxfxtdrxxavtda2e9f" timestamp="1583785430"&gt;180&lt;/key&gt;&lt;/foreign-keys&gt;&lt;ref-type name="Journal Article"&gt;17&lt;/ref-type&gt;&lt;contributors&gt;&lt;authors&gt;&lt;author&gt;Zhang, X. F.&lt;/author&gt;&lt;author&gt;Smits, A. H.&lt;/author&gt;&lt;author&gt;van Tilburg, G. B. A.&lt;/author&gt;&lt;author&gt;Ovaa, H.&lt;/author&gt;&lt;author&gt;Huber, W.&lt;/author&gt;&lt;author&gt;Vermeulen, M.&lt;/author&gt;&lt;/authors&gt;&lt;/contributors&gt;&lt;auth-address&gt;Chinese Acad Sci, Guangzhou Inst Biomed &amp;amp; Hlth, South China Inst Stem Cell Biol &amp;amp; Regenerat Med, CAS Key Lab Regenerat Biol,Guangdong Prov Key Lab, Guangzhou, Guangdong, Peoples R China&amp;#xD;Radboud Univ Nijmegen, Radboud Inst Mol Life Sci, Dept Mol Biol, Fac Sci, Nijmegen, Netherlands&amp;#xD;European Mol Biol Lab, Genome Biol Unit, Heidelberg, Germany&amp;#xD;Leiden Univ, Dept Chem Immunol, Med Ctr, Leiden, Netherlands&lt;/auth-address&gt;&lt;titles&gt;&lt;title&gt;Proteome-wide identification of ubiquitin interactions using UbIA-M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530-550&lt;/pages&gt;&lt;volume&gt;13&lt;/volume&gt;&lt;number&gt;3&lt;/number&gt;&lt;keywords&gt;&lt;keyword&gt;maxquant computational platform&lt;/keyword&gt;&lt;keyword&gt;mass-spectrometry&lt;/keyword&gt;&lt;keyword&gt;chemical-synthesis&lt;/keyword&gt;&lt;keyword&gt;binding domains&lt;/keyword&gt;&lt;keyword&gt;diubiquitin&lt;/keyword&gt;&lt;keyword&gt;probes&lt;/keyword&gt;&lt;keyword&gt;chains&lt;/keyword&gt;&lt;/keywords&gt;&lt;dates&gt;&lt;year&gt;2018&lt;/year&gt;&lt;pub-dates&gt;&lt;date&gt;Mar&lt;/date&gt;&lt;/pub-dates&gt;&lt;/dates&gt;&lt;isbn&gt;1754-2189&lt;/isbn&gt;&lt;accession-num&gt;WOS:000427648000003&lt;/accession-num&gt;&lt;urls&gt;&lt;related-urls&gt;&lt;url&gt;&amp;lt;Go to ISI&amp;gt;://WOS:000427648000003&lt;/url&gt;&lt;/related-urls&gt;&lt;/urls&gt;&lt;electronic-resource-num&gt;10.1038/nprot.2017.147&lt;/electronic-resource-num&gt;&lt;language&gt;English&lt;/language&gt;&lt;/record&gt;&lt;/Cite&gt;&lt;/EndNote&gt;</w:instrText>
      </w:r>
      <w:r>
        <w:fldChar w:fldCharType="separate"/>
      </w:r>
      <w:r>
        <w:rPr>
          <w:noProof/>
        </w:rPr>
        <w:t>[8]</w:t>
      </w:r>
      <w:r>
        <w:fldChar w:fldCharType="end"/>
      </w:r>
      <w:commentRangeStart w:id="6"/>
      <w:r>
        <w:t xml:space="preserve">  </w:t>
      </w:r>
      <w:commentRangeEnd w:id="6"/>
      <w:r>
        <w:rPr>
          <w:rStyle w:val="CommentReference"/>
        </w:rPr>
        <w:commentReference w:id="6"/>
      </w:r>
    </w:p>
    <w:p w14:paraId="349DF23E" w14:textId="1B999516" w:rsidR="00324420" w:rsidRDefault="00324420" w:rsidP="00A11C15">
      <w:pPr>
        <w:pStyle w:val="TAMainText"/>
        <w:spacing w:after="240"/>
        <w:ind w:firstLine="0"/>
        <w:jc w:val="left"/>
      </w:pPr>
    </w:p>
    <w:p w14:paraId="7D69448C" w14:textId="77777777" w:rsidR="00324420" w:rsidRDefault="00E413F0" w:rsidP="00324420">
      <w:pPr>
        <w:pStyle w:val="TAMainText"/>
        <w:keepNext/>
        <w:spacing w:after="240"/>
        <w:ind w:firstLine="0"/>
        <w:jc w:val="left"/>
      </w:pPr>
      <w:r>
        <w:lastRenderedPageBreak/>
        <w:pict w14:anchorId="62C9AD55">
          <v:shape id="_x0000_i1026" type="#_x0000_t75" style="width:467.25pt;height:600pt">
            <v:imagedata r:id="rId13" o:title="figure"/>
          </v:shape>
        </w:pict>
      </w:r>
    </w:p>
    <w:p w14:paraId="6DF92FC0" w14:textId="01586584" w:rsidR="00324420" w:rsidRDefault="00324420" w:rsidP="00324420">
      <w:pPr>
        <w:pStyle w:val="Caption"/>
        <w:jc w:val="left"/>
      </w:pPr>
      <w:bookmarkStart w:id="7" w:name="_Ref34132756"/>
      <w:r>
        <w:t xml:space="preserve">Figure </w:t>
      </w:r>
      <w:r w:rsidR="00EE5762">
        <w:fldChar w:fldCharType="begin"/>
      </w:r>
      <w:r w:rsidR="00EE5762">
        <w:instrText xml:space="preserve"> SEQ Figure \* ARABIC </w:instrText>
      </w:r>
      <w:r w:rsidR="00EE5762">
        <w:fldChar w:fldCharType="separate"/>
      </w:r>
      <w:r>
        <w:rPr>
          <w:noProof/>
        </w:rPr>
        <w:t>2</w:t>
      </w:r>
      <w:r w:rsidR="00EE5762">
        <w:rPr>
          <w:noProof/>
        </w:rPr>
        <w:fldChar w:fldCharType="end"/>
      </w:r>
      <w:bookmarkEnd w:id="7"/>
      <w:r>
        <w:t xml:space="preserve"> </w:t>
      </w:r>
      <w:r w:rsidRPr="000A73A4">
        <w:t>Metrics</w:t>
      </w:r>
    </w:p>
    <w:p w14:paraId="373B31AD" w14:textId="77777777" w:rsidR="00324420" w:rsidRPr="00324420" w:rsidRDefault="00324420" w:rsidP="00324420"/>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5AC68A77"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4A782A">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4A782A">
        <w:rPr>
          <w:noProof/>
        </w:rPr>
        <w:t>[7]</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8"/>
      <w:r w:rsidR="00A11C15">
        <w:t>imputation methods</w:t>
      </w:r>
      <w:commentRangeEnd w:id="8"/>
      <w:r w:rsidR="00534D38">
        <w:rPr>
          <w:rStyle w:val="CommentReference"/>
        </w:rPr>
        <w:commentReference w:id="8"/>
      </w:r>
      <w:r w:rsidR="00A11C15">
        <w:t xml:space="preserve">: </w:t>
      </w:r>
      <w:r w:rsidR="00A11C15" w:rsidRPr="00A11C15">
        <w:t>k-nearest neighbors (KNN)</w:t>
      </w:r>
      <w:r w:rsidR="00103397">
        <w:t xml:space="preserve"> </w:t>
      </w:r>
      <w:r w:rsidR="00266549">
        <w:fldChar w:fldCharType="begin"/>
      </w:r>
      <w:r w:rsidR="004A782A">
        <w:instrText xml:space="preserve"> ADDIN EN.CITE &lt;EndNote&gt;&lt;Cite&gt;&lt;Author&gt;Trevor Hastie&lt;/Author&gt;&lt;Year&gt;2019&lt;/Year&gt;&lt;RecNum&gt;177&lt;/RecNum&gt;&lt;DisplayText&gt;[13]&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4A782A">
        <w:rPr>
          <w:noProof/>
        </w:rPr>
        <w:t>[13]</w:t>
      </w:r>
      <w:r w:rsidR="00266549">
        <w:fldChar w:fldCharType="end"/>
      </w:r>
      <w:r w:rsidR="00A11C15">
        <w:t xml:space="preserve">, </w:t>
      </w:r>
      <w:r w:rsidR="00A11C15" w:rsidRPr="00A11C15">
        <w:t>Quantile Regression Imputation of Left-Censored data</w:t>
      </w:r>
      <w:r w:rsidR="00A11C15">
        <w:t xml:space="preserve"> (</w:t>
      </w:r>
      <w:r w:rsidR="00A11C15" w:rsidRPr="00A11C15">
        <w:t>QRILC</w:t>
      </w:r>
      <w:r w:rsidR="00A11C15">
        <w:t>)</w:t>
      </w:r>
      <w:r w:rsidR="00266549">
        <w:t xml:space="preserve"> </w:t>
      </w:r>
      <w:r w:rsidR="00266549">
        <w:fldChar w:fldCharType="begin"/>
      </w:r>
      <w:r w:rsidR="004A782A">
        <w:instrText xml:space="preserve"> ADDIN EN.CITE &lt;EndNote&gt;&lt;Cite&gt;&lt;Author&gt;Lazar&lt;/Author&gt;&lt;Year&gt;2015&lt;/Year&gt;&lt;RecNum&gt;178&lt;/RecNum&gt;&lt;DisplayText&gt;[14]&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4A782A">
        <w:rPr>
          <w:noProof/>
        </w:rPr>
        <w:t>[14]</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4A782A">
        <w:instrText xml:space="preserve"> ADDIN EN.CITE &lt;EndNote&gt;&lt;Cite&gt;&lt;Author&gt;Lazar&lt;/Author&gt;&lt;Year&gt;2015&lt;/Year&gt;&lt;RecNum&gt;178&lt;/RecNum&gt;&lt;DisplayText&gt;[14]&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4A782A">
        <w:rPr>
          <w:noProof/>
        </w:rPr>
        <w:t>[14]</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4A782A">
        <w:instrText xml:space="preserve"> ADDIN EN.CITE &lt;EndNote&gt;&lt;Cite&gt;&lt;Author&gt;Lazar&lt;/Author&gt;&lt;Year&gt;2015&lt;/Year&gt;&lt;RecNum&gt;178&lt;/RecNum&gt;&lt;DisplayText&gt;[14]&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4A782A">
        <w:rPr>
          <w:noProof/>
        </w:rPr>
        <w:t>[14]</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9"/>
      <w:r>
        <w:t>on</w:t>
      </w:r>
      <w:r w:rsidR="00534D38">
        <w:t xml:space="preserve"> natural intensity</w:t>
      </w:r>
      <w:r>
        <w:t xml:space="preserve"> scale</w:t>
      </w:r>
      <w:commentRangeEnd w:id="9"/>
      <w:r w:rsidR="00534D38">
        <w:rPr>
          <w:rStyle w:val="CommentReference"/>
        </w:rPr>
        <w:commentReference w:id="9"/>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2DEB7172" w14:textId="51FB32BD" w:rsidR="00C03C1E" w:rsidRDefault="00A11C15" w:rsidP="0056145C">
      <w:pPr>
        <w:pStyle w:val="TAMainText"/>
      </w:pPr>
      <w:r>
        <w:t>DAtest automatically select</w:t>
      </w:r>
      <w:r w:rsidR="00DA791B">
        <w:t>s</w:t>
      </w:r>
      <w:r>
        <w:t xml:space="preserve"> appropriate statistical tests from the </w:t>
      </w:r>
      <w:r w:rsidR="00DA791B">
        <w:t xml:space="preserve">remaining </w:t>
      </w:r>
      <w:r>
        <w:t>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w:t>
      </w:r>
      <w:r w:rsidR="00F17CC2">
        <w:lastRenderedPageBreak/>
        <w:t xml:space="preserve">power (probability of correctly detecting a true signals) </w:t>
      </w:r>
      <w:r w:rsidR="00D364A1">
        <w:t xml:space="preserve">over a range of effect sizes (around the previously specified </w:t>
      </w:r>
      <w:r w:rsidR="00D364A1" w:rsidRPr="00A11C15">
        <w:t>effect size for the spike-ins</w:t>
      </w:r>
      <w:r w:rsidR="00D364A1">
        <w:t>), utilizing the “</w:t>
      </w:r>
      <w:r w:rsidR="00D364A1" w:rsidRPr="00D364A1">
        <w:t>powerDA</w:t>
      </w:r>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10" w:name="_Ref34050085"/>
      <w:commentRangeStart w:id="11"/>
      <w:r>
        <w:rPr>
          <w:b/>
        </w:rPr>
        <w:t>Data</w:t>
      </w:r>
      <w:commentRangeEnd w:id="11"/>
      <w:r w:rsidR="00FE5397">
        <w:rPr>
          <w:rStyle w:val="CommentReference"/>
        </w:rPr>
        <w:commentReference w:id="11"/>
      </w:r>
      <w:bookmarkEnd w:id="10"/>
    </w:p>
    <w:p w14:paraId="3B9AB525" w14:textId="523AD4E3" w:rsidR="0056145C" w:rsidRDefault="00FE5397" w:rsidP="007E2A22">
      <w:pPr>
        <w:pStyle w:val="TAMainText"/>
        <w:spacing w:after="240"/>
        <w:ind w:firstLine="0"/>
        <w:jc w:val="left"/>
      </w:pPr>
      <w:r>
        <w:t xml:space="preserve">The example data </w:t>
      </w:r>
      <w:r w:rsidR="007E2A22">
        <w:t>set here consists of t</w:t>
      </w:r>
      <w:r w:rsidR="00635C76">
        <w:t>hree</w:t>
      </w:r>
      <w:r>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661F9B" w:rsidRPr="00795747">
        <w:t>Hydroxyurea</w:t>
      </w:r>
      <w:r w:rsidR="00661F9B">
        <w:t xml:space="preserve"> treatment</w:t>
      </w:r>
      <w:r w:rsidR="00050897">
        <w:t xml:space="preserve"> with t</w:t>
      </w:r>
      <w:r w:rsidR="00661F9B">
        <w:t xml:space="preserve">hree replicates </w:t>
      </w:r>
      <w:r w:rsidR="003F4CB6">
        <w:t xml:space="preserve">for </w:t>
      </w:r>
      <w:r w:rsidR="00661F9B">
        <w:t xml:space="preserve">each </w:t>
      </w:r>
      <w:r w:rsidR="003F4CB6">
        <w:t>cell-line-treatment combination</w:t>
      </w:r>
      <w:r w:rsidR="00050897">
        <w:t>. The 18 samples</w:t>
      </w:r>
      <w:r w:rsidR="003F4CB6">
        <w:t xml:space="preserve"> were arrange </w:t>
      </w:r>
      <w:r w:rsidR="00050897">
        <w:t>on</w:t>
      </w:r>
      <w:r w:rsidR="003F4CB6">
        <w:t xml:space="preserve"> two </w:t>
      </w:r>
      <w:r w:rsidR="003F4CB6" w:rsidRPr="00843D4C">
        <w:t>Tandem Mass Tag</w:t>
      </w:r>
      <w:r w:rsidR="003F4CB6">
        <w:t xml:space="preserve"> (TMT)</w:t>
      </w:r>
      <w:r w:rsidR="003F4CB6" w:rsidRPr="00843D4C">
        <w:t xml:space="preserve"> </w:t>
      </w:r>
      <w:r w:rsidR="003F4CB6">
        <w:t>m</w:t>
      </w:r>
      <w:r w:rsidR="003F4CB6" w:rsidRPr="00843D4C">
        <w:t xml:space="preserve">ass </w:t>
      </w:r>
      <w:r w:rsidR="003F4CB6">
        <w:t>s</w:t>
      </w:r>
      <w:r w:rsidR="003F4CB6" w:rsidRPr="00843D4C">
        <w:t>pectrometry</w:t>
      </w:r>
      <w:r w:rsidR="003F4CB6">
        <w:t xml:space="preserve"> batches, such that untreated and treated cell lines assembled one batch each, and profiled by</w:t>
      </w:r>
      <w:r w:rsidR="00635C76">
        <w:t xml:space="preserve"> </w:t>
      </w:r>
      <w:commentRangeStart w:id="12"/>
      <w:r w:rsidR="003F4CB6" w:rsidRPr="003F4CB6">
        <w:rPr>
          <w:b/>
        </w:rPr>
        <w:t>MS MACHINE</w:t>
      </w:r>
      <w:r w:rsidR="003F4CB6">
        <w:rPr>
          <w:b/>
        </w:rPr>
        <w:t xml:space="preserve"> NAME</w:t>
      </w:r>
      <w:commentRangeEnd w:id="12"/>
      <w:r>
        <w:rPr>
          <w:rStyle w:val="CommentReference"/>
        </w:rPr>
        <w:commentReference w:id="12"/>
      </w:r>
      <w:r w:rsidR="003F4CB6">
        <w:t>.</w:t>
      </w:r>
      <w:r w:rsidR="0056145C">
        <w:t xml:space="preserve"> </w:t>
      </w: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723DA5C9" w:rsidR="001011F6" w:rsidRDefault="00FE5397" w:rsidP="001535E9">
      <w:pPr>
        <w:pStyle w:val="TAMainText"/>
        <w:spacing w:after="240"/>
        <w:ind w:firstLine="0"/>
        <w:jc w:val="left"/>
      </w:pPr>
      <w:r>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 xml:space="preserve">18 samples (additional information in section </w:t>
      </w:r>
      <w:r w:rsidR="00050897">
        <w:fldChar w:fldCharType="begin"/>
      </w:r>
      <w:r w:rsidR="00050897">
        <w:instrText xml:space="preserve"> REF _Ref34050085 \r \h </w:instrText>
      </w:r>
      <w:r w:rsidR="001535E9">
        <w:instrText xml:space="preserve"> \* MERGEFORMAT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1011F6">
        <w:t xml:space="preserve"> is uploaded, filtered using the “top3” method and </w:t>
      </w:r>
      <w:r w:rsidR="009E4024">
        <w:t xml:space="preserve">then </w:t>
      </w:r>
      <w:r w:rsidR="001011F6">
        <w:t>exported as a filtered proteinGroups file. Next, the newly created and filtered proteinGroups file is uploaded (alternatively, the unfiltered raw proteinGroups file generated by MaxQuant can be uploaded) and meta-data is specified including treatment group, batch number and an optional custom name</w:t>
      </w:r>
      <w:r w:rsidR="009E4024">
        <w:t xml:space="preserve"> (as shown in </w:t>
      </w:r>
      <w:r w:rsidR="009E4024">
        <w:fldChar w:fldCharType="begin"/>
      </w:r>
      <w:r w:rsidR="009E4024">
        <w:instrText xml:space="preserve"> REF _Ref34130698 \h </w:instrText>
      </w:r>
      <w:r w:rsidR="001535E9">
        <w:instrText xml:space="preserve"> \* MERGEFORMAT </w:instrText>
      </w:r>
      <w:r w:rsidR="009E4024">
        <w:fldChar w:fldCharType="separate"/>
      </w:r>
      <w:r w:rsidR="009E4024">
        <w:t xml:space="preserve">Table </w:t>
      </w:r>
      <w:r w:rsidR="009E4024">
        <w:rPr>
          <w:noProof/>
        </w:rPr>
        <w:t>1</w:t>
      </w:r>
      <w:r w:rsidR="009E4024">
        <w:fldChar w:fldCharType="end"/>
      </w:r>
      <w:r w:rsidR="009E4024">
        <w:t>)</w:t>
      </w:r>
      <w:r w:rsidR="001011F6">
        <w:t xml:space="preserve">. </w:t>
      </w:r>
      <w:r w:rsidR="009E4024">
        <w:t>Next,</w:t>
      </w:r>
      <w:r w:rsidR="00303269">
        <w:t xml:space="preserve"> pooled samples were unselected and therefore excluded from the subsequent evaluation. </w:t>
      </w:r>
      <w:r w:rsidR="00BA27D5">
        <w:t>No samples were identified as outlier samples or samples with poor quality b</w:t>
      </w:r>
      <w:r w:rsidR="00303269">
        <w:t xml:space="preserve">ased on the intensity distributions and the </w:t>
      </w:r>
      <w:r w:rsidR="00BA27D5">
        <w:t xml:space="preserve">PCA plot and hence no additional samples were excluded. </w:t>
      </w:r>
      <w:r w:rsidR="00DD0BE5">
        <w:t xml:space="preserve">It can be observed that a batch is more </w:t>
      </w:r>
      <w:r w:rsidR="00DD0BE5" w:rsidRPr="00DD0BE5">
        <w:t>prevalent</w:t>
      </w:r>
      <w:r w:rsidR="00DD0BE5">
        <w:t xml:space="preserve"> in the raw peptide data compared to the filtered proteinGroups data. </w:t>
      </w:r>
      <w:r w:rsidR="005147AC">
        <w:t>Afterwards, the performance of each normalization method is evaluated, therefore the following figures are inspected (</w:t>
      </w:r>
      <w:r w:rsidR="005147AC">
        <w:fldChar w:fldCharType="begin"/>
      </w:r>
      <w:r w:rsidR="005147AC">
        <w:instrText xml:space="preserve"> REF _Ref34132756 \h </w:instrText>
      </w:r>
      <w:r w:rsidR="001535E9">
        <w:instrText xml:space="preserve"> \* MERGEFORMAT </w:instrText>
      </w:r>
      <w:r w:rsidR="005147AC">
        <w:fldChar w:fldCharType="separate"/>
      </w:r>
      <w:r w:rsidR="005147AC">
        <w:t xml:space="preserve">Figure </w:t>
      </w:r>
      <w:r w:rsidR="005147AC">
        <w:rPr>
          <w:noProof/>
        </w:rPr>
        <w:t>2</w:t>
      </w:r>
      <w:r w:rsidR="005147AC">
        <w:fldChar w:fldCharType="end"/>
      </w:r>
      <w:r w:rsidR="005147AC">
        <w:t xml:space="preserve">): </w:t>
      </w:r>
      <w:r w:rsidR="005147AC" w:rsidRPr="005147AC">
        <w:t>(</w:t>
      </w:r>
      <w:r w:rsidR="005147AC" w:rsidRPr="005147AC">
        <w:rPr>
          <w:b/>
        </w:rPr>
        <w:t>A</w:t>
      </w:r>
      <w:r w:rsidR="005147AC" w:rsidRPr="005147AC">
        <w:t>)</w:t>
      </w:r>
      <w:r w:rsidR="005147AC">
        <w:t xml:space="preserve"> Total intensity, </w:t>
      </w:r>
      <w:r w:rsidR="005147AC" w:rsidRPr="005147AC">
        <w:lastRenderedPageBreak/>
        <w:t>(</w:t>
      </w:r>
      <w:r w:rsidR="005147AC">
        <w:rPr>
          <w:b/>
        </w:rPr>
        <w:t>B</w:t>
      </w:r>
      <w:r w:rsidR="005147AC" w:rsidRPr="005147AC">
        <w:t>)</w:t>
      </w:r>
      <w:r w:rsidR="005147AC">
        <w:t xml:space="preserve"> PCA,</w:t>
      </w:r>
      <w:r w:rsidR="005147AC" w:rsidRPr="005147AC">
        <w:t xml:space="preserve"> (</w:t>
      </w:r>
      <w:r w:rsidR="005147AC">
        <w:rPr>
          <w:b/>
        </w:rPr>
        <w:t>C</w:t>
      </w:r>
      <w:r w:rsidR="005147AC" w:rsidRPr="005147AC">
        <w:t>)</w:t>
      </w:r>
      <w:r w:rsidR="005147AC">
        <w:t xml:space="preserve"> Intragroup Correlation, </w:t>
      </w:r>
      <w:r w:rsidR="005147AC" w:rsidRPr="005147AC">
        <w:t>(</w:t>
      </w:r>
      <w:r w:rsidR="005147AC" w:rsidRPr="005147AC">
        <w:rPr>
          <w:b/>
        </w:rPr>
        <w:t>D</w:t>
      </w:r>
      <w:r w:rsidR="005147AC" w:rsidRPr="005147AC">
        <w:t>)</w:t>
      </w:r>
      <w:r w:rsidR="005147AC">
        <w:t xml:space="preserve"> Correlation heatmap, </w:t>
      </w:r>
      <w:r w:rsidR="005147AC" w:rsidRPr="005147AC">
        <w:t>(</w:t>
      </w:r>
      <w:r w:rsidR="005147AC">
        <w:rPr>
          <w:b/>
        </w:rPr>
        <w:t>E</w:t>
      </w:r>
      <w:r w:rsidR="005147AC" w:rsidRPr="005147AC">
        <w:t>)</w:t>
      </w:r>
      <w:r w:rsidR="005147AC">
        <w:t xml:space="preserve"> PCV, </w:t>
      </w:r>
      <w:r w:rsidR="005147AC" w:rsidRPr="005147AC">
        <w:t>(</w:t>
      </w:r>
      <w:r w:rsidR="005147AC">
        <w:rPr>
          <w:b/>
        </w:rPr>
        <w:t>F</w:t>
      </w:r>
      <w:r w:rsidR="005147AC" w:rsidRPr="005147AC">
        <w:t>)</w:t>
      </w:r>
      <w:r w:rsidR="005147AC">
        <w:t xml:space="preserve"> PEV, </w:t>
      </w:r>
      <w:r w:rsidR="005147AC" w:rsidRPr="005147AC">
        <w:t>(</w:t>
      </w:r>
      <w:r w:rsidR="005147AC">
        <w:rPr>
          <w:b/>
        </w:rPr>
        <w:t>G</w:t>
      </w:r>
      <w:r w:rsidR="005147AC" w:rsidRPr="005147AC">
        <w:t>)</w:t>
      </w:r>
      <w:r w:rsidR="005147AC">
        <w:t xml:space="preserve"> PMAD, and </w:t>
      </w:r>
      <w:r w:rsidR="005147AC" w:rsidRPr="005147AC">
        <w:t>(</w:t>
      </w:r>
      <w:r w:rsidR="004D491F">
        <w:rPr>
          <w:b/>
        </w:rPr>
        <w:t>H</w:t>
      </w:r>
      <w:r w:rsidR="005147AC" w:rsidRPr="005147AC">
        <w:t>)</w:t>
      </w:r>
      <w:r w:rsidR="005147AC">
        <w:t xml:space="preserve"> LogRatio density.</w:t>
      </w:r>
      <w:r w:rsidR="004D491F">
        <w:t xml:space="preserve"> Subpanel A, B and D </w:t>
      </w:r>
      <w:r w:rsidR="004E07FA">
        <w:t>visualize the total intensity, PCA and correlation heatmap of the c</w:t>
      </w:r>
      <w:r w:rsidR="004E07FA" w:rsidRPr="00A11C15">
        <w:t xml:space="preserve">yclic </w:t>
      </w:r>
      <w:r w:rsidR="004E07FA">
        <w:t>l</w:t>
      </w:r>
      <w:r w:rsidR="004E07FA" w:rsidRPr="00A11C15">
        <w:t>oess</w:t>
      </w:r>
      <w:r w:rsidR="004E07FA">
        <w:t xml:space="preserve"> normalization, respectively (</w:t>
      </w:r>
      <w:commentRangeStart w:id="13"/>
      <w:r w:rsidR="004E07FA">
        <w:t>subpanels A, B and D of the remaining normalization methods not shown, because of similar results</w:t>
      </w:r>
      <w:commentRangeEnd w:id="13"/>
      <w:r w:rsidR="004E07FA">
        <w:rPr>
          <w:rStyle w:val="CommentReference"/>
        </w:rPr>
        <w:commentReference w:id="13"/>
      </w:r>
      <w:r w:rsidR="004E07FA">
        <w:t xml:space="preserve">). </w:t>
      </w:r>
    </w:p>
    <w:p w14:paraId="288E5E15" w14:textId="7C01FF46" w:rsidR="001535E9" w:rsidRDefault="001535E9" w:rsidP="001535E9">
      <w:pPr>
        <w:pStyle w:val="TAMainText"/>
        <w:spacing w:after="240"/>
        <w:jc w:val="left"/>
      </w:pPr>
      <w:r>
        <w:t>The total intensity of each sample after applying c</w:t>
      </w:r>
      <w:r w:rsidRPr="00A11C15">
        <w:t xml:space="preserve">yclic </w:t>
      </w:r>
      <w:r>
        <w:t>l</w:t>
      </w:r>
      <w:r w:rsidRPr="00A11C15">
        <w:t>oess</w:t>
      </w:r>
      <w:r>
        <w:t xml:space="preserve"> normalization is nearly indistinguishable (</w:t>
      </w:r>
      <w:r>
        <w:fldChar w:fldCharType="begin"/>
      </w:r>
      <w:r>
        <w:instrText xml:space="preserve"> REF _Ref34132756 \h  \* MERGEFORMAT </w:instrText>
      </w:r>
      <w:r>
        <w:fldChar w:fldCharType="separate"/>
      </w:r>
      <w:r>
        <w:t xml:space="preserve">Figure </w:t>
      </w:r>
      <w:r>
        <w:rPr>
          <w:noProof/>
        </w:rPr>
        <w:t>2</w:t>
      </w:r>
      <w:r>
        <w:fldChar w:fldCharType="end"/>
      </w:r>
      <w:r>
        <w:t>A)</w:t>
      </w:r>
      <w:r w:rsidR="00DF1213">
        <w:t xml:space="preserve"> and the remaining normalization methods produced very similar results (not shown).</w:t>
      </w:r>
      <w:r>
        <w:t xml:space="preserve"> Near identical sums of intensities is to be expected, unless a treatment is expected to have a major </w:t>
      </w:r>
      <w:r w:rsidR="00DF1213">
        <w:t>impact</w:t>
      </w:r>
      <w:r>
        <w:t xml:space="preserve"> on </w:t>
      </w:r>
      <w:r w:rsidR="00DF1213">
        <w:t>a subset of the</w:t>
      </w:r>
      <w:r>
        <w:t xml:space="preserve"> most abundant proteins. </w:t>
      </w:r>
      <w:r w:rsidR="005F5E5D">
        <w:t xml:space="preserve">Subpanel B of </w:t>
      </w:r>
      <w:r w:rsidR="005F5E5D">
        <w:fldChar w:fldCharType="begin"/>
      </w:r>
      <w:r w:rsidR="005F5E5D">
        <w:instrText xml:space="preserve"> REF _Ref34132756 \h  \* MERGEFORMAT </w:instrText>
      </w:r>
      <w:r w:rsidR="005F5E5D">
        <w:fldChar w:fldCharType="separate"/>
      </w:r>
      <w:r w:rsidR="005F5E5D">
        <w:t xml:space="preserve">Figure </w:t>
      </w:r>
      <w:r w:rsidR="005F5E5D">
        <w:rPr>
          <w:noProof/>
        </w:rPr>
        <w:t>2</w:t>
      </w:r>
      <w:r w:rsidR="005F5E5D">
        <w:fldChar w:fldCharType="end"/>
      </w:r>
      <w:r w:rsidR="005F5E5D">
        <w:t xml:space="preserve"> shows the PCA figure of the c</w:t>
      </w:r>
      <w:r w:rsidR="005F5E5D" w:rsidRPr="00A11C15">
        <w:t xml:space="preserve">yclic </w:t>
      </w:r>
      <w:r w:rsidR="005F5E5D">
        <w:t>l</w:t>
      </w:r>
      <w:r w:rsidR="005F5E5D" w:rsidRPr="00A11C15">
        <w:t>oess</w:t>
      </w:r>
      <w:r w:rsidR="005F5E5D">
        <w:t xml:space="preserve"> normalization (remaining normalization methods not shown, because of similar results)</w:t>
      </w:r>
      <w:r w:rsidR="00DD0BE5">
        <w:t xml:space="preserve"> and demonstrates a stronger separation of cell lines after normalization, while the cell-line-treatment combination cluster tighter than before normalization. </w:t>
      </w:r>
      <w:r w:rsidR="00243BD3">
        <w:fldChar w:fldCharType="begin"/>
      </w:r>
      <w:r w:rsidR="00243BD3">
        <w:instrText xml:space="preserve"> REF _Ref34132756 \h </w:instrText>
      </w:r>
      <w:r w:rsidR="00243BD3">
        <w:fldChar w:fldCharType="separate"/>
      </w:r>
      <w:r w:rsidR="00243BD3">
        <w:t xml:space="preserve">Figure </w:t>
      </w:r>
      <w:r w:rsidR="00243BD3">
        <w:rPr>
          <w:noProof/>
        </w:rPr>
        <w:t>2</w:t>
      </w:r>
      <w:r w:rsidR="00243BD3">
        <w:fldChar w:fldCharType="end"/>
      </w:r>
      <w:r w:rsidR="00243BD3">
        <w:t xml:space="preserve">C compares the pairwise correlation within cell-line-treatment combinations of the normalization methods. High intragroup correlation values indicate high correlation of replicates within a cell-line-treatment combination and are </w:t>
      </w:r>
      <w:r w:rsidR="00243BD3" w:rsidRPr="00243BD3">
        <w:t>desirable</w:t>
      </w:r>
      <w:r w:rsidR="00243BD3">
        <w:t xml:space="preserve">. </w:t>
      </w:r>
      <w:r w:rsidR="00923F85">
        <w:t>All pairwise correlation are presented in a clustered heatmap (</w:t>
      </w:r>
      <w:r w:rsidR="00923F85">
        <w:fldChar w:fldCharType="begin"/>
      </w:r>
      <w:r w:rsidR="00923F85">
        <w:instrText xml:space="preserve"> REF _Ref34132756 \h </w:instrText>
      </w:r>
      <w:r w:rsidR="00923F85">
        <w:fldChar w:fldCharType="separate"/>
      </w:r>
      <w:r w:rsidR="00923F85">
        <w:t xml:space="preserve">Figure </w:t>
      </w:r>
      <w:r w:rsidR="00923F85">
        <w:rPr>
          <w:noProof/>
        </w:rPr>
        <w:t>2</w:t>
      </w:r>
      <w:r w:rsidR="00923F85">
        <w:fldChar w:fldCharType="end"/>
      </w:r>
      <w:r w:rsidR="00923F85">
        <w:t>D). The highest correlations are observed among samples from the same cell-line with either no treatment or treatment. The next strongest correlations are demonstrated between treated and untreated samples from the same cell-line. The second weakest correlations are produced by samples from different cell-lines with the same treatment</w:t>
      </w:r>
      <w:r w:rsidR="000012F0">
        <w:t xml:space="preserve">, which are also samples within the same batch. Samples </w:t>
      </w:r>
      <w:r w:rsidR="006710A5">
        <w:t xml:space="preserve">originating from different cell-lines with different treatment (in different batches) exhibited the weakest correlation. </w:t>
      </w:r>
    </w:p>
    <w:p w14:paraId="73AB1098" w14:textId="06821F4D" w:rsidR="00B259C8" w:rsidRDefault="00726501" w:rsidP="001535E9">
      <w:pPr>
        <w:pStyle w:val="TAMainText"/>
        <w:spacing w:after="240"/>
        <w:jc w:val="left"/>
      </w:pPr>
      <w:r>
        <w:fldChar w:fldCharType="begin"/>
      </w:r>
      <w:r>
        <w:instrText xml:space="preserve"> REF _Ref34132756 \h </w:instrText>
      </w:r>
      <w:r>
        <w:fldChar w:fldCharType="separate"/>
      </w:r>
      <w:r>
        <w:t xml:space="preserve">Figure </w:t>
      </w:r>
      <w:r>
        <w:rPr>
          <w:noProof/>
        </w:rPr>
        <w:t>2</w:t>
      </w:r>
      <w:r>
        <w:fldChar w:fldCharType="end"/>
      </w:r>
      <w:r>
        <w:t xml:space="preserve">’s subpanel E, F and G compare different measurements of intragroup variations (PCV, PEV and PMAD, respectively) for </w:t>
      </w:r>
      <w:r w:rsidR="00D008D1">
        <w:t>different</w:t>
      </w:r>
      <w:r>
        <w:t xml:space="preserve"> normalization methods.</w:t>
      </w:r>
      <w:r w:rsidR="00D008D1">
        <w:t xml:space="preserve">  Small values are </w:t>
      </w:r>
      <w:r w:rsidR="00D008D1">
        <w:lastRenderedPageBreak/>
        <w:t>desirable here as they indicate limited variation of sample replicates. It can be observed that all evaluated normalization methods produced similar results</w:t>
      </w:r>
      <w:r w:rsidR="00C038D5">
        <w:t>, with c</w:t>
      </w:r>
      <w:r w:rsidR="00C038D5" w:rsidRPr="00A11C15">
        <w:t xml:space="preserve">yclic </w:t>
      </w:r>
      <w:r w:rsidR="00C038D5">
        <w:t>l</w:t>
      </w:r>
      <w:r w:rsidR="00C038D5" w:rsidRPr="00A11C15">
        <w:t>oess</w:t>
      </w:r>
      <w:r w:rsidR="00C038D5">
        <w:t xml:space="preserve"> normalization ranking among the best performing methods. </w:t>
      </w:r>
    </w:p>
    <w:p w14:paraId="48F78133" w14:textId="7840A11A" w:rsidR="00C038D5" w:rsidRDefault="00C038D5" w:rsidP="001535E9">
      <w:pPr>
        <w:pStyle w:val="TAMainText"/>
        <w:spacing w:after="240"/>
        <w:jc w:val="left"/>
      </w:pPr>
      <w:r>
        <w:t xml:space="preserve">In subpanel H of </w:t>
      </w:r>
      <w:r>
        <w:fldChar w:fldCharType="begin"/>
      </w:r>
      <w:r>
        <w:instrText xml:space="preserve"> REF _Ref34132756 \h </w:instrText>
      </w:r>
      <w:r>
        <w:fldChar w:fldCharType="separate"/>
      </w:r>
      <w:r>
        <w:t xml:space="preserve">Figure </w:t>
      </w:r>
      <w:r>
        <w:rPr>
          <w:noProof/>
        </w:rPr>
        <w:t>2</w:t>
      </w:r>
      <w:r>
        <w:fldChar w:fldCharType="end"/>
      </w:r>
      <w:r>
        <w:t xml:space="preserve"> the density distribution of log2-ratios are compared for each normalization methods. </w:t>
      </w:r>
      <w:r w:rsidR="00FD3AD4">
        <w:t xml:space="preserve">For our example data set no differences are apparent among the different normalization methods. Unless an unbalanced regulation (primarily up- or down-regulation) is to be expected, the densities should be centered around zero. Deviations of the density center from zero can potentially indicate biases in the normalized data. </w:t>
      </w:r>
    </w:p>
    <w:p w14:paraId="561ECA98" w14:textId="489AF3D9" w:rsidR="005B78BF" w:rsidRDefault="004720FF" w:rsidP="005B78BF">
      <w:pPr>
        <w:pStyle w:val="TAMainText"/>
        <w:spacing w:after="240"/>
        <w:jc w:val="left"/>
      </w:pPr>
      <w:r>
        <w:t xml:space="preserve">Lastly, </w:t>
      </w:r>
      <w:r w:rsidR="005B78BF">
        <w:t xml:space="preserve">in </w:t>
      </w:r>
      <w:r w:rsidR="005B78BF">
        <w:fldChar w:fldCharType="begin"/>
      </w:r>
      <w:r w:rsidR="005B78BF">
        <w:instrText xml:space="preserve"> REF _Ref34132756 \h </w:instrText>
      </w:r>
      <w:r w:rsidR="005B78BF">
        <w:fldChar w:fldCharType="separate"/>
      </w:r>
      <w:r w:rsidR="005B78BF">
        <w:t xml:space="preserve">Figure </w:t>
      </w:r>
      <w:r w:rsidR="005B78BF">
        <w:rPr>
          <w:noProof/>
        </w:rPr>
        <w:t>2</w:t>
      </w:r>
      <w:r w:rsidR="005B78BF">
        <w:fldChar w:fldCharType="end"/>
      </w:r>
      <w:r w:rsidR="005B78BF">
        <w:t xml:space="preserve"> subpanel I a clustered heatmap of missing values for each sample is shown. Only proteins with at least one measured and one missing value are shown (proteins with complete measurement or only missing values are not shown). The purpose of this heatmap is to identify patterns of missing values (i.e., missing at random or missing not at random) and guide the choice of imputation</w:t>
      </w:r>
      <w:r w:rsidR="00C36EA0">
        <w:t xml:space="preserve"> method</w:t>
      </w:r>
      <w:r w:rsidR="005B78BF">
        <w:t xml:space="preserve"> if desired. Here, it can be observed that samples cluster primarily by batch and secondarily by </w:t>
      </w:r>
      <w:r w:rsidR="00556F1E">
        <w:t xml:space="preserve">cell-line-treatment combination. It is </w:t>
      </w:r>
      <w:r w:rsidR="00556F1E" w:rsidRPr="00556F1E">
        <w:t>apparent</w:t>
      </w:r>
      <w:r w:rsidR="00556F1E">
        <w:t xml:space="preserve"> that measurements are not missing at random, but rather the </w:t>
      </w:r>
      <w:r w:rsidR="00556F1E" w:rsidRPr="00556F1E">
        <w:t>missingness</w:t>
      </w:r>
      <w:r w:rsidR="00556F1E">
        <w:t xml:space="preserve"> of values is influenced by batch and cell-line. </w:t>
      </w:r>
    </w:p>
    <w:p w14:paraId="7B8998DB" w14:textId="529EF8D5" w:rsidR="0042119D" w:rsidRDefault="00F976D9" w:rsidP="005B78BF">
      <w:pPr>
        <w:pStyle w:val="TAMainText"/>
        <w:spacing w:after="240"/>
        <w:jc w:val="left"/>
      </w:pPr>
      <w:r>
        <w:t xml:space="preserve">Based on the evaluation and comparison of normalization methods and the heatmap of missing values, the user can choose an adequate normalization method and has the choice to select an imputation method. Because some statistical methods do not require complete data (e.g. </w:t>
      </w:r>
      <w:r w:rsidR="00214AB6" w:rsidRPr="00214AB6">
        <w:t>limma</w:t>
      </w:r>
      <w:r w:rsidR="004A782A">
        <w:t xml:space="preserve"> </w:t>
      </w:r>
      <w:r w:rsidR="004A782A">
        <w:fldChar w:fldCharType="begin">
          <w:fldData xml:space="preserve">PEVuZE5vdGU+PENpdGU+PEF1dGhvcj5SaXRjaGllPC9BdXRob3I+PFllYXI+MjAxNTwvWWVhcj48
UmVjTnVtPjE4MjwvUmVjTnVtPjxEaXNwbGF5VGV4dD5bMTV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4A782A">
        <w:instrText xml:space="preserve"> ADDIN EN.CITE </w:instrText>
      </w:r>
      <w:r w:rsidR="004A782A">
        <w:fldChar w:fldCharType="begin">
          <w:fldData xml:space="preserve">PEVuZE5vdGU+PENpdGU+PEF1dGhvcj5SaXRjaGllPC9BdXRob3I+PFllYXI+MjAxNTwvWWVhcj48
UmVjTnVtPjE4MjwvUmVjTnVtPjxEaXNwbGF5VGV4dD5bMTV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4A782A">
        <w:instrText xml:space="preserve"> ADDIN EN.CITE.DATA </w:instrText>
      </w:r>
      <w:r w:rsidR="004A782A">
        <w:fldChar w:fldCharType="end"/>
      </w:r>
      <w:r w:rsidR="004A782A">
        <w:fldChar w:fldCharType="separate"/>
      </w:r>
      <w:r w:rsidR="004A782A">
        <w:rPr>
          <w:noProof/>
        </w:rPr>
        <w:t>[15]</w:t>
      </w:r>
      <w:r w:rsidR="004A782A">
        <w:fldChar w:fldCharType="end"/>
      </w:r>
      <w:r>
        <w:t>), imputation is not always necessary</w:t>
      </w:r>
      <w:r w:rsidR="00214AB6">
        <w:t xml:space="preserve">. Following the selection of normalization and imputation method (“no imputation” is an imputation choice), the normalized (and imputed) protein data can be exported. </w:t>
      </w:r>
    </w:p>
    <w:p w14:paraId="1395316F" w14:textId="1718C01A" w:rsidR="000E31A6" w:rsidRDefault="00BD3E14" w:rsidP="005B78BF">
      <w:pPr>
        <w:pStyle w:val="TAMainText"/>
        <w:spacing w:after="240"/>
        <w:jc w:val="left"/>
      </w:pPr>
      <w:r>
        <w:lastRenderedPageBreak/>
        <w:t xml:space="preserve">If the user is undecided about </w:t>
      </w:r>
      <w:r w:rsidR="000E31A6">
        <w:t xml:space="preserve">the </w:t>
      </w:r>
      <w:r>
        <w:t xml:space="preserve">statistical method for </w:t>
      </w:r>
      <w:r w:rsidR="000E31A6">
        <w:t xml:space="preserve">the differential abundance/expression analysis, different </w:t>
      </w:r>
      <w:r w:rsidR="000E31A6" w:rsidRPr="005E1FBC">
        <w:t>differential abundance/expression methods</w:t>
      </w:r>
      <w:r w:rsidR="000E31A6">
        <w:t xml:space="preserve"> can be compared using the incorporated functions of DAtest (note: DAtest requires complete data and therefore an imputation methods need to be selected unless the data has no missing measurements). </w:t>
      </w:r>
      <w:r w:rsidR="006A340E">
        <w:t xml:space="preserve">DAtest evaluate all appropriate statistical methods giving the type of data and then repeatedly evaluate the performance of each method by creating an artificial spike-in signal for a number for random proteins and assessing the ability of a giving method to correctly identify proteins with artificial spike-in signal. The different differential abundance/expression methods are then rank-ordered. </w:t>
      </w:r>
    </w:p>
    <w:p w14:paraId="1EFC5454" w14:textId="51FEEECF" w:rsidR="00214AB6" w:rsidRDefault="000E31A6" w:rsidP="005B78BF">
      <w:pPr>
        <w:pStyle w:val="TAMainText"/>
        <w:spacing w:after="240"/>
        <w:jc w:val="left"/>
      </w:pPr>
      <w:r>
        <w:t xml:space="preserve"> </w:t>
      </w:r>
    </w:p>
    <w:p w14:paraId="37347601" w14:textId="77777777" w:rsidR="006A340E" w:rsidRDefault="006A340E" w:rsidP="00675661">
      <w:pPr>
        <w:pStyle w:val="TAMainText"/>
        <w:spacing w:after="240"/>
        <w:ind w:firstLine="0"/>
        <w:jc w:val="left"/>
      </w:pPr>
    </w:p>
    <w:p w14:paraId="2FE852B0" w14:textId="0DD81F46" w:rsidR="007C4C1E" w:rsidRDefault="007C4C1E" w:rsidP="00675661">
      <w:pPr>
        <w:pStyle w:val="TAMainText"/>
        <w:spacing w:after="240"/>
        <w:ind w:firstLine="0"/>
        <w:jc w:val="left"/>
      </w:pPr>
      <w:r>
        <w:t>Evaluate power for range of effect size</w:t>
      </w:r>
    </w:p>
    <w:p w14:paraId="7125A416" w14:textId="77777777" w:rsidR="00FE5397" w:rsidRPr="00675661" w:rsidRDefault="00FE5397" w:rsidP="00675661">
      <w:pPr>
        <w:pStyle w:val="TAMainText"/>
        <w:spacing w:after="240"/>
        <w:ind w:firstLine="0"/>
        <w:jc w:val="left"/>
        <w:rPr>
          <w:b/>
        </w:rPr>
      </w:pPr>
    </w:p>
    <w:p w14:paraId="79454410" w14:textId="77777777" w:rsidR="00E413F0" w:rsidRDefault="00E413F0" w:rsidP="00E413F0">
      <w:pPr>
        <w:pStyle w:val="TAMainText"/>
        <w:numPr>
          <w:ilvl w:val="0"/>
          <w:numId w:val="11"/>
        </w:numPr>
        <w:spacing w:after="240"/>
        <w:jc w:val="left"/>
        <w:rPr>
          <w:b/>
        </w:rPr>
      </w:pPr>
      <w:r w:rsidRPr="00987683">
        <w:rPr>
          <w:b/>
        </w:rPr>
        <w:t>Discussion</w:t>
      </w:r>
    </w:p>
    <w:p w14:paraId="715113A5" w14:textId="7FD1637C" w:rsidR="00E413F0" w:rsidRDefault="00E413F0" w:rsidP="00E413F0">
      <w:pPr>
        <w:pStyle w:val="TAMainText"/>
        <w:spacing w:after="240"/>
        <w:ind w:firstLine="0"/>
        <w:jc w:val="left"/>
        <w:rPr>
          <w:bCs/>
        </w:rPr>
      </w:pPr>
      <w:r>
        <w:rPr>
          <w:bCs/>
        </w:rPr>
        <w:t xml:space="preserve">In our example data set we evaluated different popular normalization methods and while most methods performed very similar, we decided to use the </w:t>
      </w:r>
      <w:r w:rsidRPr="00CA2202">
        <w:rPr>
          <w:bCs/>
        </w:rPr>
        <w:t>cyclic loess normalization</w:t>
      </w:r>
      <w:r>
        <w:rPr>
          <w:bCs/>
        </w:rPr>
        <w:t xml:space="preserve"> for this data set, based on its slight better performance. In addition, </w:t>
      </w:r>
      <w:r w:rsidRPr="008907AF">
        <w:rPr>
          <w:bCs/>
        </w:rPr>
        <w:t>cyclic loess normalization</w:t>
      </w:r>
      <w:r>
        <w:rPr>
          <w:bCs/>
        </w:rPr>
        <w:t xml:space="preserve"> is one of the normalization methods that consistently ranks among the top performing methods</w:t>
      </w:r>
      <w:r w:rsidR="004A782A">
        <w:rPr>
          <w:bCs/>
        </w:rPr>
        <w:t xml:space="preserve"> </w:t>
      </w:r>
      <w:r w:rsidR="004A782A">
        <w:rPr>
          <w:bCs/>
        </w:rPr>
        <w:fldChar w:fldCharType="begin"/>
      </w:r>
      <w:r w:rsidR="004A782A">
        <w:rPr>
          <w:bCs/>
        </w:rPr>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Pr>
          <w:bCs/>
        </w:rPr>
        <w:fldChar w:fldCharType="separate"/>
      </w:r>
      <w:r w:rsidR="004A782A">
        <w:rPr>
          <w:bCs/>
          <w:noProof/>
        </w:rPr>
        <w:t>[2]</w:t>
      </w:r>
      <w:r w:rsidR="004A782A">
        <w:rPr>
          <w:bCs/>
        </w:rPr>
        <w:fldChar w:fldCharType="end"/>
      </w:r>
      <w:r>
        <w:rPr>
          <w:bCs/>
        </w:rPr>
        <w:t xml:space="preserve">. While it is important to identify an adequate normalization method for the data set at hand, </w:t>
      </w:r>
      <w:r w:rsidR="004A782A" w:rsidRPr="004A782A">
        <w:t xml:space="preserve">Valikangas </w:t>
      </w:r>
      <w:r w:rsidR="004A782A">
        <w:t xml:space="preserve">et al. </w:t>
      </w:r>
      <w:r w:rsidR="004A782A" w:rsidRPr="004A782A">
        <w:fldChar w:fldCharType="begin"/>
      </w:r>
      <w:r w:rsidR="004A782A" w:rsidRPr="004A782A">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sidRPr="004A782A">
        <w:fldChar w:fldCharType="separate"/>
      </w:r>
      <w:r w:rsidR="004A782A" w:rsidRPr="004A782A">
        <w:rPr>
          <w:noProof/>
        </w:rPr>
        <w:t>[2]</w:t>
      </w:r>
      <w:r w:rsidR="004A782A" w:rsidRPr="004A782A">
        <w:fldChar w:fldCharType="end"/>
      </w:r>
      <w:r>
        <w:rPr>
          <w:bCs/>
        </w:rPr>
        <w:t xml:space="preserve"> demonstrated that most normalization methods result in better performance than the simple log2 transformation. </w:t>
      </w:r>
    </w:p>
    <w:p w14:paraId="4E6B8844" w14:textId="77777777" w:rsidR="00E413F0" w:rsidRDefault="00E413F0" w:rsidP="00E413F0">
      <w:pPr>
        <w:pStyle w:val="TAMainText"/>
        <w:spacing w:after="240"/>
        <w:jc w:val="left"/>
        <w:rPr>
          <w:bCs/>
        </w:rPr>
      </w:pPr>
      <w:r>
        <w:rPr>
          <w:bCs/>
        </w:rPr>
        <w:lastRenderedPageBreak/>
        <w:t xml:space="preserve">The currently implementation of proteiNorm is limited to the evaluation of normalization methods utilizing intra-group variance and correlation. A more suitable form of evaluations for normalization methods is the assessment of spike-in signal and/or </w:t>
      </w:r>
      <w:r w:rsidRPr="008A17F4">
        <w:rPr>
          <w:bCs/>
        </w:rPr>
        <w:t>proteomics standards</w:t>
      </w:r>
      <w:r>
        <w:rPr>
          <w:bCs/>
        </w:rPr>
        <w:t xml:space="preserve">. However, this requires additional steps during the sample preparation and might not always be possible. In future versions of proteiNorm we plan to include the option of evaluating normalization methods by assessing spike-in signal and/or proteomic standards. Further extensions include a broader spectrum of input file, additional normalization and imputation methods. </w:t>
      </w:r>
    </w:p>
    <w:p w14:paraId="28F9AFE6" w14:textId="77777777" w:rsidR="00E413F0" w:rsidRDefault="00E413F0" w:rsidP="00E413F0">
      <w:pPr>
        <w:pStyle w:val="TAMainText"/>
        <w:numPr>
          <w:ilvl w:val="0"/>
          <w:numId w:val="11"/>
        </w:numPr>
        <w:spacing w:after="240"/>
        <w:jc w:val="left"/>
        <w:rPr>
          <w:b/>
        </w:rPr>
      </w:pPr>
      <w:r w:rsidRPr="00987683">
        <w:rPr>
          <w:b/>
        </w:rPr>
        <w:t>Conclusion</w:t>
      </w:r>
    </w:p>
    <w:p w14:paraId="0DDDC29B" w14:textId="2E79252C" w:rsidR="00E413F0" w:rsidRDefault="00E413F0" w:rsidP="00E413F0">
      <w:pPr>
        <w:pStyle w:val="TAMainText"/>
        <w:spacing w:after="240"/>
        <w:ind w:firstLine="0"/>
        <w:jc w:val="left"/>
        <w:rPr>
          <w:bCs/>
        </w:rPr>
      </w:pPr>
      <w:r>
        <w:rPr>
          <w:bCs/>
        </w:rPr>
        <w:t xml:space="preserve">When analyzing proteomic data measured by </w:t>
      </w:r>
      <w:r w:rsidRPr="008C30FA">
        <w:rPr>
          <w:bCs/>
        </w:rPr>
        <w:t>mass spectrometer</w:t>
      </w:r>
      <w:r w:rsidR="002452A0">
        <w:rPr>
          <w:bCs/>
        </w:rPr>
        <w:t>,</w:t>
      </w:r>
      <w:r>
        <w:rPr>
          <w:bCs/>
        </w:rPr>
        <w:t xml:space="preserve"> </w:t>
      </w:r>
      <w:r w:rsidR="002452A0">
        <w:rPr>
          <w:bCs/>
        </w:rPr>
        <w:t xml:space="preserve">normalization of the data </w:t>
      </w:r>
      <w:r w:rsidR="002452A0">
        <w:rPr>
          <w:bCs/>
        </w:rPr>
        <w:t xml:space="preserve">is </w:t>
      </w:r>
      <w:r>
        <w:rPr>
          <w:bCs/>
        </w:rPr>
        <w:t xml:space="preserve">an integral data processing step to adjust for unwanted systematic biases. Failing to </w:t>
      </w:r>
      <w:r w:rsidR="002452A0">
        <w:rPr>
          <w:bCs/>
        </w:rPr>
        <w:t>acknowledge such issues</w:t>
      </w:r>
      <w:bookmarkStart w:id="14" w:name="_GoBack"/>
      <w:bookmarkEnd w:id="14"/>
      <w:r>
        <w:rPr>
          <w:bCs/>
        </w:rPr>
        <w:t xml:space="preserve"> can lead to </w:t>
      </w:r>
      <w:r w:rsidRPr="0040379A">
        <w:rPr>
          <w:bCs/>
        </w:rPr>
        <w:t>erroneous</w:t>
      </w:r>
      <w:r>
        <w:rPr>
          <w:bCs/>
        </w:rPr>
        <w:t xml:space="preserve"> results and inference, which limits reproducibility, scientific progress and increase the cost of science. </w:t>
      </w:r>
    </w:p>
    <w:p w14:paraId="0F7F62B1" w14:textId="77777777" w:rsidR="00E413F0" w:rsidRDefault="00E413F0" w:rsidP="00E413F0">
      <w:pPr>
        <w:pStyle w:val="TAMainText"/>
        <w:spacing w:after="240"/>
        <w:jc w:val="left"/>
        <w:rPr>
          <w:bCs/>
        </w:rPr>
      </w:pPr>
      <w:r>
        <w:rPr>
          <w:bCs/>
        </w:rPr>
        <w:t xml:space="preserve">With proteiNorm we present a user-friendly tool with the goal to assist researchers in the evaluation of popular normalization methods and to identify an adequate normalization method suited for a given data set. Researchers also have the option to impute missing values and/or compare different differential abundance/expression methods and their power for a range of effect size.  </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lastRenderedPageBreak/>
        <w:t xml:space="preserve">*(Word Style “FA_Corresponding_Author_Footnote”). </w:t>
      </w:r>
      <w:r w:rsidRPr="003E5207">
        <w:t>* (Word Style “FA_Corresponding_Author_Footnote”).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TD_Acknowledgments”).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lastRenderedPageBreak/>
        <w:t>References</w:t>
      </w:r>
    </w:p>
    <w:p w14:paraId="162E4E74" w14:textId="77777777" w:rsidR="004A782A" w:rsidRPr="004A782A" w:rsidRDefault="00A20E38" w:rsidP="004A782A">
      <w:pPr>
        <w:pStyle w:val="EndNoteBibliography"/>
        <w:spacing w:after="0"/>
        <w:ind w:left="720" w:hanging="720"/>
      </w:pPr>
      <w:r>
        <w:fldChar w:fldCharType="begin"/>
      </w:r>
      <w:r>
        <w:instrText xml:space="preserve"> ADDIN EN.REFLIST </w:instrText>
      </w:r>
      <w:r>
        <w:fldChar w:fldCharType="separate"/>
      </w:r>
      <w:r w:rsidR="004A782A" w:rsidRPr="004A782A">
        <w:t>1.</w:t>
      </w:r>
      <w:r w:rsidR="004A782A" w:rsidRPr="004A782A">
        <w:tab/>
        <w:t xml:space="preserve">Chawade, A., E. Alexandersson, and F. Levander, </w:t>
      </w:r>
      <w:r w:rsidR="004A782A" w:rsidRPr="004A782A">
        <w:rPr>
          <w:i/>
        </w:rPr>
        <w:t>Normalyzer: a tool for rapid evaluation of normalization methods for omics data sets.</w:t>
      </w:r>
      <w:r w:rsidR="004A782A" w:rsidRPr="004A782A">
        <w:t xml:space="preserve"> J Proteome Res, 2014. </w:t>
      </w:r>
      <w:r w:rsidR="004A782A" w:rsidRPr="004A782A">
        <w:rPr>
          <w:b/>
        </w:rPr>
        <w:t>13</w:t>
      </w:r>
      <w:r w:rsidR="004A782A" w:rsidRPr="004A782A">
        <w:t>(6): p. 3114-20.</w:t>
      </w:r>
    </w:p>
    <w:p w14:paraId="398C95F0" w14:textId="77777777" w:rsidR="004A782A" w:rsidRPr="004A782A" w:rsidRDefault="004A782A" w:rsidP="004A782A">
      <w:pPr>
        <w:pStyle w:val="EndNoteBibliography"/>
        <w:spacing w:after="0"/>
        <w:ind w:left="720" w:hanging="720"/>
      </w:pPr>
      <w:r w:rsidRPr="004A782A">
        <w:t>2.</w:t>
      </w:r>
      <w:r w:rsidRPr="004A782A">
        <w:tab/>
        <w:t xml:space="preserve">Valikangas, T., T. Suomi, and L.L. Elo, </w:t>
      </w:r>
      <w:r w:rsidRPr="004A782A">
        <w:rPr>
          <w:i/>
        </w:rPr>
        <w:t>A systematic evaluation of normalization methods in quantitative label-free proteomics.</w:t>
      </w:r>
      <w:r w:rsidRPr="004A782A">
        <w:t xml:space="preserve"> Brief Bioinform, 2018. </w:t>
      </w:r>
      <w:r w:rsidRPr="004A782A">
        <w:rPr>
          <w:b/>
        </w:rPr>
        <w:t>19</w:t>
      </w:r>
      <w:r w:rsidRPr="004A782A">
        <w:t>(1): p. 1-11.</w:t>
      </w:r>
    </w:p>
    <w:p w14:paraId="15A28654" w14:textId="77777777" w:rsidR="004A782A" w:rsidRPr="004A782A" w:rsidRDefault="004A782A" w:rsidP="004A782A">
      <w:pPr>
        <w:pStyle w:val="EndNoteBibliography"/>
        <w:spacing w:after="0"/>
        <w:ind w:left="720" w:hanging="720"/>
      </w:pPr>
      <w:r w:rsidRPr="004A782A">
        <w:t>3.</w:t>
      </w:r>
      <w:r w:rsidRPr="004A782A">
        <w:tab/>
        <w:t xml:space="preserve">Karpievitch, Y.V., A.R. Dabney, and R.D. Smith, </w:t>
      </w:r>
      <w:r w:rsidRPr="004A782A">
        <w:rPr>
          <w:i/>
        </w:rPr>
        <w:t>Normalization and missing value imputation for label-free LC-MS analysis.</w:t>
      </w:r>
      <w:r w:rsidRPr="004A782A">
        <w:t xml:space="preserve"> BMC Bioinformatics, 2012. </w:t>
      </w:r>
      <w:r w:rsidRPr="004A782A">
        <w:rPr>
          <w:b/>
        </w:rPr>
        <w:t>13 Suppl 16</w:t>
      </w:r>
      <w:r w:rsidRPr="004A782A">
        <w:t>: p. S5.</w:t>
      </w:r>
    </w:p>
    <w:p w14:paraId="2BAFAFAF" w14:textId="77777777" w:rsidR="004A782A" w:rsidRPr="004A782A" w:rsidRDefault="004A782A" w:rsidP="004A782A">
      <w:pPr>
        <w:pStyle w:val="EndNoteBibliography"/>
        <w:spacing w:after="0"/>
        <w:ind w:left="720" w:hanging="720"/>
      </w:pPr>
      <w:r w:rsidRPr="004A782A">
        <w:t>4.</w:t>
      </w:r>
      <w:r w:rsidRPr="004A782A">
        <w:tab/>
        <w:t xml:space="preserve">Webb-Robertson, B.J., et al., </w:t>
      </w:r>
      <w:r w:rsidRPr="004A782A">
        <w:rPr>
          <w:i/>
        </w:rPr>
        <w:t>A statistical selection strategy for normalization procedures in LC-MS proteomics experiments through dataset-dependent ranking of normalization scaling factors.</w:t>
      </w:r>
      <w:r w:rsidRPr="004A782A">
        <w:t xml:space="preserve"> Proteomics, 2011. </w:t>
      </w:r>
      <w:r w:rsidRPr="004A782A">
        <w:rPr>
          <w:b/>
        </w:rPr>
        <w:t>11</w:t>
      </w:r>
      <w:r w:rsidRPr="004A782A">
        <w:t>(24): p. 4736-41.</w:t>
      </w:r>
    </w:p>
    <w:p w14:paraId="01436A38" w14:textId="77777777" w:rsidR="004A782A" w:rsidRPr="004A782A" w:rsidRDefault="004A782A" w:rsidP="004A782A">
      <w:pPr>
        <w:pStyle w:val="EndNoteBibliography"/>
        <w:spacing w:after="0"/>
        <w:ind w:left="720" w:hanging="720"/>
      </w:pPr>
      <w:r w:rsidRPr="004A782A">
        <w:t>5.</w:t>
      </w:r>
      <w:r w:rsidRPr="004A782A">
        <w:tab/>
        <w:t xml:space="preserve">Silva, J.C., et al., </w:t>
      </w:r>
      <w:r w:rsidRPr="004A782A">
        <w:rPr>
          <w:i/>
        </w:rPr>
        <w:t>Absolute quantification of proteins by LCMSE - A virtue of parallel MS acquisition.</w:t>
      </w:r>
      <w:r w:rsidRPr="004A782A">
        <w:t xml:space="preserve"> Molecular &amp; Cellular Proteomics, 2006. </w:t>
      </w:r>
      <w:r w:rsidRPr="004A782A">
        <w:rPr>
          <w:b/>
        </w:rPr>
        <w:t>5</w:t>
      </w:r>
      <w:r w:rsidRPr="004A782A">
        <w:t>(1): p. 144-156.</w:t>
      </w:r>
    </w:p>
    <w:p w14:paraId="6A6D561C" w14:textId="77777777" w:rsidR="004A782A" w:rsidRPr="004A782A" w:rsidRDefault="004A782A" w:rsidP="004A782A">
      <w:pPr>
        <w:pStyle w:val="EndNoteBibliography"/>
        <w:spacing w:after="0"/>
        <w:ind w:left="720" w:hanging="720"/>
      </w:pPr>
      <w:r w:rsidRPr="004A782A">
        <w:t>6.</w:t>
      </w:r>
      <w:r w:rsidRPr="004A782A">
        <w:tab/>
        <w:t xml:space="preserve">RStudio, I., </w:t>
      </w:r>
      <w:r w:rsidRPr="004A782A">
        <w:rPr>
          <w:i/>
        </w:rPr>
        <w:t>Easy web applications in R.</w:t>
      </w:r>
      <w:r w:rsidRPr="004A782A">
        <w:t xml:space="preserve"> 2013 </w:t>
      </w:r>
    </w:p>
    <w:p w14:paraId="0263D861" w14:textId="77777777" w:rsidR="004A782A" w:rsidRPr="004A782A" w:rsidRDefault="004A782A" w:rsidP="004A782A">
      <w:pPr>
        <w:pStyle w:val="EndNoteBibliography"/>
        <w:spacing w:after="0"/>
        <w:ind w:left="720" w:hanging="720"/>
      </w:pPr>
      <w:r w:rsidRPr="004A782A">
        <w:t>7.</w:t>
      </w:r>
      <w:r w:rsidRPr="004A782A">
        <w:tab/>
        <w:t xml:space="preserve">Russel, J., et al., </w:t>
      </w:r>
      <w:r w:rsidRPr="004A782A">
        <w:rPr>
          <w:i/>
        </w:rPr>
        <w:t>DAtest: a framework for choosing differential abundance or expression method.</w:t>
      </w:r>
      <w:r w:rsidRPr="004A782A">
        <w:t xml:space="preserve"> bioRxiv, 2018: p. 241802.</w:t>
      </w:r>
    </w:p>
    <w:p w14:paraId="3CE02D05" w14:textId="77777777" w:rsidR="004A782A" w:rsidRPr="004A782A" w:rsidRDefault="004A782A" w:rsidP="004A782A">
      <w:pPr>
        <w:pStyle w:val="EndNoteBibliography"/>
        <w:spacing w:after="0"/>
        <w:ind w:left="720" w:hanging="720"/>
      </w:pPr>
      <w:r w:rsidRPr="004A782A">
        <w:t>8.</w:t>
      </w:r>
      <w:r w:rsidRPr="004A782A">
        <w:tab/>
        <w:t xml:space="preserve">Zhang, X.F., et al., </w:t>
      </w:r>
      <w:r w:rsidRPr="004A782A">
        <w:rPr>
          <w:i/>
        </w:rPr>
        <w:t>Proteome-wide identification of ubiquitin interactions using UbIA-MS.</w:t>
      </w:r>
      <w:r w:rsidRPr="004A782A">
        <w:t xml:space="preserve"> Nature Protocols, 2018. </w:t>
      </w:r>
      <w:r w:rsidRPr="004A782A">
        <w:rPr>
          <w:b/>
        </w:rPr>
        <w:t>13</w:t>
      </w:r>
      <w:r w:rsidRPr="004A782A">
        <w:t>(3): p. 530-550.</w:t>
      </w:r>
    </w:p>
    <w:p w14:paraId="3C17CA9D" w14:textId="77777777" w:rsidR="004A782A" w:rsidRPr="004A782A" w:rsidRDefault="004A782A" w:rsidP="004A782A">
      <w:pPr>
        <w:pStyle w:val="EndNoteBibliography"/>
        <w:spacing w:after="0"/>
        <w:ind w:left="720" w:hanging="720"/>
      </w:pPr>
      <w:r w:rsidRPr="004A782A">
        <w:t>9.</w:t>
      </w:r>
      <w:r w:rsidRPr="004A782A">
        <w:tab/>
        <w:t xml:space="preserve">Tyanova, S., T. Temu, and J. Cox, </w:t>
      </w:r>
      <w:r w:rsidRPr="004A782A">
        <w:rPr>
          <w:i/>
        </w:rPr>
        <w:t>The MaxQuant computational platform for mass spectrometry-based shotgun proteomics.</w:t>
      </w:r>
      <w:r w:rsidRPr="004A782A">
        <w:t xml:space="preserve"> Nature Protocols, 2016. </w:t>
      </w:r>
      <w:r w:rsidRPr="004A782A">
        <w:rPr>
          <w:b/>
        </w:rPr>
        <w:t>11</w:t>
      </w:r>
      <w:r w:rsidRPr="004A782A">
        <w:t>(12): p. 2301-2319.</w:t>
      </w:r>
    </w:p>
    <w:p w14:paraId="313D486F" w14:textId="77777777" w:rsidR="004A782A" w:rsidRPr="004A782A" w:rsidRDefault="004A782A" w:rsidP="004A782A">
      <w:pPr>
        <w:pStyle w:val="EndNoteBibliography"/>
        <w:spacing w:after="0"/>
        <w:ind w:left="720" w:hanging="720"/>
      </w:pPr>
      <w:r w:rsidRPr="004A782A">
        <w:t>10.</w:t>
      </w:r>
      <w:r w:rsidRPr="004A782A">
        <w:tab/>
        <w:t xml:space="preserve">Huber, W., et al., </w:t>
      </w:r>
      <w:r w:rsidRPr="004A782A">
        <w:rPr>
          <w:i/>
        </w:rPr>
        <w:t>Variance stabilization applied to microarray data calibration and to the quantification of differential expression.</w:t>
      </w:r>
      <w:r w:rsidRPr="004A782A">
        <w:t xml:space="preserve"> Bioinformatics, 2002. </w:t>
      </w:r>
      <w:r w:rsidRPr="004A782A">
        <w:rPr>
          <w:b/>
        </w:rPr>
        <w:t>18 Suppl 1</w:t>
      </w:r>
      <w:r w:rsidRPr="004A782A">
        <w:t>: p. S96-104.</w:t>
      </w:r>
    </w:p>
    <w:p w14:paraId="71EA2E49" w14:textId="77777777" w:rsidR="004A782A" w:rsidRPr="004A782A" w:rsidRDefault="004A782A" w:rsidP="004A782A">
      <w:pPr>
        <w:pStyle w:val="EndNoteBibliography"/>
        <w:spacing w:after="0"/>
        <w:ind w:left="720" w:hanging="720"/>
      </w:pPr>
      <w:r w:rsidRPr="004A782A">
        <w:t>11.</w:t>
      </w:r>
      <w:r w:rsidRPr="004A782A">
        <w:tab/>
        <w:t xml:space="preserve">Bolstad, B., </w:t>
      </w:r>
      <w:r w:rsidRPr="004A782A">
        <w:rPr>
          <w:i/>
        </w:rPr>
        <w:t>preprocessCore: A collection of pre-processing functions.</w:t>
      </w:r>
      <w:r w:rsidRPr="004A782A">
        <w:t xml:space="preserve"> 2019.</w:t>
      </w:r>
    </w:p>
    <w:p w14:paraId="509E01F7" w14:textId="77777777" w:rsidR="004A782A" w:rsidRPr="004A782A" w:rsidRDefault="004A782A" w:rsidP="004A782A">
      <w:pPr>
        <w:pStyle w:val="EndNoteBibliography"/>
        <w:spacing w:after="0"/>
        <w:ind w:left="720" w:hanging="720"/>
      </w:pPr>
      <w:r w:rsidRPr="004A782A">
        <w:t>12.</w:t>
      </w:r>
      <w:r w:rsidRPr="004A782A">
        <w:tab/>
        <w:t xml:space="preserve">Ritchie, M.E., et al., </w:t>
      </w:r>
      <w:r w:rsidRPr="004A782A">
        <w:rPr>
          <w:i/>
        </w:rPr>
        <w:t>limma powers differential expression analyses for RNA-sequencing and microarray studies.</w:t>
      </w:r>
      <w:r w:rsidRPr="004A782A">
        <w:t xml:space="preserve"> Nucleic Acids Res, 2015. </w:t>
      </w:r>
      <w:r w:rsidRPr="004A782A">
        <w:rPr>
          <w:b/>
        </w:rPr>
        <w:t>43</w:t>
      </w:r>
      <w:r w:rsidRPr="004A782A">
        <w:t>(7): p. e47.</w:t>
      </w:r>
    </w:p>
    <w:p w14:paraId="16D96DB2" w14:textId="77777777" w:rsidR="004A782A" w:rsidRPr="004A782A" w:rsidRDefault="004A782A" w:rsidP="004A782A">
      <w:pPr>
        <w:pStyle w:val="EndNoteBibliography"/>
        <w:spacing w:after="0"/>
        <w:ind w:left="720" w:hanging="720"/>
      </w:pPr>
      <w:r w:rsidRPr="004A782A">
        <w:t>13.</w:t>
      </w:r>
      <w:r w:rsidRPr="004A782A">
        <w:tab/>
        <w:t xml:space="preserve">Trevor Hastie, R.T., Balasubramanian Narasimhan and Gilbert Chu </w:t>
      </w:r>
      <w:r w:rsidRPr="004A782A">
        <w:rPr>
          <w:i/>
        </w:rPr>
        <w:t>impute: impute: Imputation for microarray data.</w:t>
      </w:r>
      <w:r w:rsidRPr="004A782A">
        <w:t xml:space="preserve"> 2019.</w:t>
      </w:r>
    </w:p>
    <w:p w14:paraId="04489D94" w14:textId="77777777" w:rsidR="004A782A" w:rsidRPr="004A782A" w:rsidRDefault="004A782A" w:rsidP="004A782A">
      <w:pPr>
        <w:pStyle w:val="EndNoteBibliography"/>
        <w:spacing w:after="0"/>
        <w:ind w:left="720" w:hanging="720"/>
      </w:pPr>
      <w:r w:rsidRPr="004A782A">
        <w:t>14.</w:t>
      </w:r>
      <w:r w:rsidRPr="004A782A">
        <w:tab/>
        <w:t xml:space="preserve">Lazar, C., </w:t>
      </w:r>
      <w:r w:rsidRPr="004A782A">
        <w:rPr>
          <w:i/>
        </w:rPr>
        <w:t>imputeLCMD: A collection of methods for left-censored missing data imputation.</w:t>
      </w:r>
      <w:r w:rsidRPr="004A782A">
        <w:t xml:space="preserve"> 2015.</w:t>
      </w:r>
    </w:p>
    <w:p w14:paraId="4044FBFF" w14:textId="77777777" w:rsidR="004A782A" w:rsidRPr="004A782A" w:rsidRDefault="004A782A" w:rsidP="004A782A">
      <w:pPr>
        <w:pStyle w:val="EndNoteBibliography"/>
        <w:ind w:left="720" w:hanging="720"/>
      </w:pPr>
      <w:r w:rsidRPr="004A782A">
        <w:t>15.</w:t>
      </w:r>
      <w:r w:rsidRPr="004A782A">
        <w:tab/>
        <w:t xml:space="preserve">Ritchie, M.E., et al., </w:t>
      </w:r>
      <w:r w:rsidRPr="004A782A">
        <w:rPr>
          <w:i/>
        </w:rPr>
        <w:t>limma powers differential expression analyses for RNA-sequencing and microarray studies.</w:t>
      </w:r>
      <w:r w:rsidRPr="004A782A">
        <w:t xml:space="preserve"> Nucleic Acids Research, 2015. </w:t>
      </w:r>
      <w:r w:rsidRPr="004A782A">
        <w:rPr>
          <w:b/>
        </w:rPr>
        <w:t>43</w:t>
      </w:r>
      <w:r w:rsidRPr="004A782A">
        <w:t>(7).</w:t>
      </w:r>
    </w:p>
    <w:p w14:paraId="67DE8E36" w14:textId="70D1EB83" w:rsidR="00A20E38" w:rsidRDefault="00A20E38" w:rsidP="008B003E">
      <w:pPr>
        <w:pStyle w:val="TFReferencesSection"/>
      </w:pPr>
      <w:r>
        <w:fldChar w:fldCharType="end"/>
      </w:r>
    </w:p>
    <w:p w14:paraId="0FB2C2E6" w14:textId="562D4E21" w:rsidR="009E4024" w:rsidRDefault="009E4024" w:rsidP="009E4024">
      <w:pPr>
        <w:pStyle w:val="Caption"/>
        <w:keepNext/>
      </w:pPr>
      <w:bookmarkStart w:id="15" w:name="_Ref34130698"/>
      <w:r>
        <w:t xml:space="preserve">Table </w:t>
      </w:r>
      <w:r>
        <w:fldChar w:fldCharType="begin"/>
      </w:r>
      <w:r>
        <w:instrText xml:space="preserve"> SEQ Table \* ARABIC </w:instrText>
      </w:r>
      <w:r>
        <w:fldChar w:fldCharType="separate"/>
      </w:r>
      <w:r>
        <w:rPr>
          <w:noProof/>
        </w:rPr>
        <w:t>1</w:t>
      </w:r>
      <w:r>
        <w:fldChar w:fldCharType="end"/>
      </w:r>
      <w:bookmarkEnd w:id="15"/>
      <w:r>
        <w:t>Meta data</w:t>
      </w:r>
    </w:p>
    <w:tbl>
      <w:tblPr>
        <w:tblStyle w:val="TableGrid"/>
        <w:tblW w:w="0" w:type="auto"/>
        <w:tblLook w:val="04A0" w:firstRow="1" w:lastRow="0" w:firstColumn="1" w:lastColumn="0" w:noHBand="0" w:noVBand="1"/>
      </w:tblPr>
      <w:tblGrid>
        <w:gridCol w:w="4002"/>
        <w:gridCol w:w="2965"/>
        <w:gridCol w:w="1910"/>
        <w:gridCol w:w="456"/>
      </w:tblGrid>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lastRenderedPageBreak/>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r>
              <w:t>control_TR</w:t>
            </w:r>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r>
              <w:t>control_TR</w:t>
            </w:r>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r>
              <w:t>control_TR</w:t>
            </w:r>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7B11F86A" w:rsidR="009246AD" w:rsidRDefault="009246AD" w:rsidP="000B5610">
      <w:pPr>
        <w:pStyle w:val="SNSynopsisTOC"/>
        <w:spacing w:after="240"/>
        <w:jc w:val="left"/>
      </w:pPr>
    </w:p>
    <w:sectPr w:rsidR="009246AD" w:rsidSect="000B5610">
      <w:footerReference w:type="even" r:id="rId14"/>
      <w:footerReference w:type="default" r:id="rId15"/>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w, Stefan H" w:date="2019-12-18T13:32:00Z" w:initials="GSH">
    <w:p w14:paraId="595F9774" w14:textId="44F6685E" w:rsidR="005B78BF" w:rsidRDefault="005B78BF">
      <w:pPr>
        <w:pStyle w:val="CommentText"/>
      </w:pPr>
      <w:r>
        <w:rPr>
          <w:rStyle w:val="CommentReference"/>
        </w:rPr>
        <w:annotationRef/>
      </w:r>
      <w:r>
        <w:t xml:space="preserve">Reference the newest machine </w:t>
      </w:r>
    </w:p>
  </w:comment>
  <w:comment w:id="1" w:author="Graw, Stefan H" w:date="2019-12-19T10:42:00Z" w:initials="GSH">
    <w:p w14:paraId="69B4329E" w14:textId="406D75B4" w:rsidR="005B78BF" w:rsidRDefault="005B78BF">
      <w:pPr>
        <w:pStyle w:val="CommentText"/>
      </w:pPr>
      <w:r>
        <w:rPr>
          <w:rStyle w:val="CommentReference"/>
        </w:rPr>
        <w:annotationRef/>
      </w:r>
      <w:r>
        <w:t>Should we include formulas?</w:t>
      </w:r>
    </w:p>
  </w:comment>
  <w:comment w:id="2" w:author="Graw, Stefan H" w:date="2020-03-09T15:24:00Z" w:initials="GSH">
    <w:p w14:paraId="5363DF6F" w14:textId="77777777" w:rsidR="004A782A" w:rsidRDefault="004A782A" w:rsidP="004A782A">
      <w:pPr>
        <w:pStyle w:val="TAMainText"/>
        <w:spacing w:after="240"/>
        <w:ind w:firstLine="0"/>
        <w:jc w:val="left"/>
      </w:pPr>
      <w:r>
        <w:rPr>
          <w:rStyle w:val="CommentReference"/>
        </w:rPr>
        <w:annotationRef/>
      </w:r>
      <w:r>
        <w:t xml:space="preserve">Additional package dependencies include: </w:t>
      </w:r>
      <w:r w:rsidRPr="00E90FF7">
        <w:rPr>
          <w:b/>
        </w:rPr>
        <w:t>PACKAGES</w:t>
      </w:r>
      <w:r>
        <w:rPr>
          <w:rStyle w:val="CommentReference"/>
        </w:rPr>
        <w:annotationRef/>
      </w:r>
    </w:p>
    <w:p w14:paraId="4EC279F8" w14:textId="15CE0047" w:rsidR="004A782A" w:rsidRDefault="004A782A">
      <w:pPr>
        <w:pStyle w:val="CommentText"/>
      </w:pPr>
    </w:p>
  </w:comment>
  <w:comment w:id="5" w:author="Graw, Stefan H" w:date="2020-02-03T15:40:00Z" w:initials="GSH">
    <w:p w14:paraId="58E574D4" w14:textId="1CBF9034" w:rsidR="005B78BF" w:rsidRDefault="005B78BF">
      <w:pPr>
        <w:pStyle w:val="CommentText"/>
      </w:pPr>
      <w:r>
        <w:rPr>
          <w:rStyle w:val="CommentReference"/>
        </w:rPr>
        <w:annotationRef/>
      </w:r>
      <w:r>
        <w:t>Need to reference/describe NA heatmap</w:t>
      </w:r>
    </w:p>
  </w:comment>
  <w:comment w:id="6" w:author="Graw, Stefan H" w:date="2020-03-09T15:26:00Z" w:initials="GSH">
    <w:p w14:paraId="1ED3D347" w14:textId="3BA3EF20" w:rsidR="004A782A" w:rsidRDefault="004A782A">
      <w:pPr>
        <w:pStyle w:val="CommentText"/>
      </w:pPr>
      <w:r>
        <w:rPr>
          <w:rStyle w:val="CommentReference"/>
        </w:rPr>
        <w:annotationRef/>
      </w:r>
      <w:r>
        <w:t>This is DEP</w:t>
      </w:r>
    </w:p>
  </w:comment>
  <w:comment w:id="8" w:author="Graw, Stefan H" w:date="2020-01-07T12:27:00Z" w:initials="GSH">
    <w:p w14:paraId="75071C1B" w14:textId="25643378" w:rsidR="005B78BF" w:rsidRDefault="005B78BF">
      <w:pPr>
        <w:pStyle w:val="CommentText"/>
      </w:pPr>
      <w:r>
        <w:rPr>
          <w:rStyle w:val="CommentReference"/>
        </w:rPr>
        <w:annotationRef/>
      </w:r>
      <w:r>
        <w:t>There are a few more method that aren’t working yet</w:t>
      </w:r>
    </w:p>
  </w:comment>
  <w:comment w:id="9" w:author="Graw, Stefan H" w:date="2020-01-07T12:33:00Z" w:initials="GSH">
    <w:p w14:paraId="51BDF753" w14:textId="318DC228" w:rsidR="005B78BF" w:rsidRDefault="005B78BF">
      <w:pPr>
        <w:pStyle w:val="CommentText"/>
      </w:pPr>
      <w:r>
        <w:rPr>
          <w:rStyle w:val="CommentReference"/>
        </w:rPr>
        <w:annotationRef/>
      </w:r>
      <w:r>
        <w:t>I need to look into this again, the spike-ins seem to be quite small if it is on natural scale</w:t>
      </w:r>
    </w:p>
  </w:comment>
  <w:comment w:id="11" w:author="Graw, Stefan H" w:date="2020-03-02T13:44:00Z" w:initials="GSH">
    <w:p w14:paraId="0EC9DD26" w14:textId="6ACC827D" w:rsidR="005B78BF" w:rsidRDefault="005B78BF">
      <w:pPr>
        <w:pStyle w:val="CommentText"/>
      </w:pPr>
      <w:r>
        <w:rPr>
          <w:rStyle w:val="CommentReference"/>
        </w:rPr>
        <w:annotationRef/>
      </w:r>
      <w:r>
        <w:t>Is there anything else I need to include about the data?</w:t>
      </w:r>
    </w:p>
  </w:comment>
  <w:comment w:id="12" w:author="Graw, Stefan H" w:date="2020-03-02T13:44:00Z" w:initials="GSH">
    <w:p w14:paraId="7A3E5F7E" w14:textId="67E6A769" w:rsidR="005B78BF" w:rsidRDefault="005B78BF">
      <w:pPr>
        <w:pStyle w:val="CommentText"/>
      </w:pPr>
      <w:r>
        <w:rPr>
          <w:rStyle w:val="CommentReference"/>
        </w:rPr>
        <w:annotationRef/>
      </w:r>
      <w:r>
        <w:t>What MS machine was used</w:t>
      </w:r>
    </w:p>
  </w:comment>
  <w:comment w:id="13" w:author="Graw, Stefan H" w:date="2020-03-03T13:22:00Z" w:initials="GSH">
    <w:p w14:paraId="5C90C8D6" w14:textId="048E1B1F" w:rsidR="005B78BF" w:rsidRDefault="005B78BF">
      <w:pPr>
        <w:pStyle w:val="CommentText"/>
      </w:pPr>
      <w:r>
        <w:rPr>
          <w:rStyle w:val="CommentReference"/>
        </w:rPr>
        <w:annotationRef/>
      </w:r>
      <w:r>
        <w:t>Should probably include these in sup mater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69B4329E" w15:done="0"/>
  <w15:commentEx w15:paraId="4EC279F8" w15:done="0"/>
  <w15:commentEx w15:paraId="58E574D4" w15:done="0"/>
  <w15:commentEx w15:paraId="1ED3D347" w15:done="0"/>
  <w15:commentEx w15:paraId="75071C1B" w15:done="0"/>
  <w15:commentEx w15:paraId="51BDF753" w15:done="0"/>
  <w15:commentEx w15:paraId="0EC9DD26" w15:done="0"/>
  <w15:commentEx w15:paraId="7A3E5F7E" w15:done="0"/>
  <w15:commentEx w15:paraId="5C90C8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2E0F79" w14:textId="77777777" w:rsidR="002040BE" w:rsidRDefault="002040BE">
      <w:r>
        <w:separator/>
      </w:r>
    </w:p>
  </w:endnote>
  <w:endnote w:type="continuationSeparator" w:id="0">
    <w:p w14:paraId="37A8BA3A" w14:textId="77777777" w:rsidR="002040BE" w:rsidRDefault="00204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5B78BF" w:rsidRDefault="005B78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5B78BF" w:rsidRDefault="005B78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469C280C" w:rsidR="005B78BF" w:rsidRDefault="005B78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52A0">
      <w:rPr>
        <w:rStyle w:val="PageNumber"/>
        <w:noProof/>
      </w:rPr>
      <w:t>17</w:t>
    </w:r>
    <w:r>
      <w:rPr>
        <w:rStyle w:val="PageNumber"/>
      </w:rPr>
      <w:fldChar w:fldCharType="end"/>
    </w:r>
  </w:p>
  <w:p w14:paraId="3DEBB505" w14:textId="77777777" w:rsidR="005B78BF" w:rsidRDefault="005B78B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57D36D" w14:textId="77777777" w:rsidR="002040BE" w:rsidRDefault="002040BE">
      <w:r>
        <w:separator/>
      </w:r>
    </w:p>
  </w:footnote>
  <w:footnote w:type="continuationSeparator" w:id="0">
    <w:p w14:paraId="0E67419A" w14:textId="77777777" w:rsidR="002040BE" w:rsidRDefault="002040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item&gt;179&lt;/item&gt;&lt;item&gt;180&lt;/item&gt;&lt;item&gt;181&lt;/item&gt;&lt;item&gt;182&lt;/item&gt;&lt;/record-ids&gt;&lt;/item&gt;&lt;/Libraries&gt;"/>
  </w:docVars>
  <w:rsids>
    <w:rsidRoot w:val="00807AE2"/>
    <w:rsid w:val="000002F2"/>
    <w:rsid w:val="000012F0"/>
    <w:rsid w:val="00050897"/>
    <w:rsid w:val="0005660F"/>
    <w:rsid w:val="000702AD"/>
    <w:rsid w:val="000A0F9B"/>
    <w:rsid w:val="000B2EEB"/>
    <w:rsid w:val="000B5610"/>
    <w:rsid w:val="000B6C7E"/>
    <w:rsid w:val="000C05CC"/>
    <w:rsid w:val="000D1DAE"/>
    <w:rsid w:val="000E31A6"/>
    <w:rsid w:val="001011F6"/>
    <w:rsid w:val="00103397"/>
    <w:rsid w:val="00111C18"/>
    <w:rsid w:val="00111D9F"/>
    <w:rsid w:val="00121CB5"/>
    <w:rsid w:val="001535E9"/>
    <w:rsid w:val="00155231"/>
    <w:rsid w:val="0016145A"/>
    <w:rsid w:val="00162828"/>
    <w:rsid w:val="00164635"/>
    <w:rsid w:val="00195ACA"/>
    <w:rsid w:val="001A7A90"/>
    <w:rsid w:val="001B1113"/>
    <w:rsid w:val="001F6A08"/>
    <w:rsid w:val="002040BE"/>
    <w:rsid w:val="00207ECD"/>
    <w:rsid w:val="00212B1D"/>
    <w:rsid w:val="00214AB6"/>
    <w:rsid w:val="00240BAD"/>
    <w:rsid w:val="00242C64"/>
    <w:rsid w:val="00243BD3"/>
    <w:rsid w:val="002452A0"/>
    <w:rsid w:val="002630B7"/>
    <w:rsid w:val="0026438B"/>
    <w:rsid w:val="00266549"/>
    <w:rsid w:val="00271A02"/>
    <w:rsid w:val="00273587"/>
    <w:rsid w:val="002A7493"/>
    <w:rsid w:val="002C3431"/>
    <w:rsid w:val="002C6F82"/>
    <w:rsid w:val="00303269"/>
    <w:rsid w:val="0031076B"/>
    <w:rsid w:val="00311A3B"/>
    <w:rsid w:val="0031373B"/>
    <w:rsid w:val="00324128"/>
    <w:rsid w:val="00324420"/>
    <w:rsid w:val="00334AED"/>
    <w:rsid w:val="00342944"/>
    <w:rsid w:val="00360B3D"/>
    <w:rsid w:val="00361E35"/>
    <w:rsid w:val="003664E9"/>
    <w:rsid w:val="003679A1"/>
    <w:rsid w:val="003A42F0"/>
    <w:rsid w:val="003B4AF3"/>
    <w:rsid w:val="003B4DF6"/>
    <w:rsid w:val="003E0740"/>
    <w:rsid w:val="003E1F76"/>
    <w:rsid w:val="003F4CB6"/>
    <w:rsid w:val="0040540C"/>
    <w:rsid w:val="00405542"/>
    <w:rsid w:val="0042119D"/>
    <w:rsid w:val="004214CF"/>
    <w:rsid w:val="004554FB"/>
    <w:rsid w:val="004720FF"/>
    <w:rsid w:val="00472691"/>
    <w:rsid w:val="00475FD2"/>
    <w:rsid w:val="004817F6"/>
    <w:rsid w:val="00486034"/>
    <w:rsid w:val="004A1C97"/>
    <w:rsid w:val="004A782A"/>
    <w:rsid w:val="004B0E36"/>
    <w:rsid w:val="004B224D"/>
    <w:rsid w:val="004C3E30"/>
    <w:rsid w:val="004D491F"/>
    <w:rsid w:val="004E07FA"/>
    <w:rsid w:val="004E283C"/>
    <w:rsid w:val="004E7185"/>
    <w:rsid w:val="00501AC9"/>
    <w:rsid w:val="0050511E"/>
    <w:rsid w:val="005147AC"/>
    <w:rsid w:val="00516310"/>
    <w:rsid w:val="00534D38"/>
    <w:rsid w:val="005553EF"/>
    <w:rsid w:val="00556B4C"/>
    <w:rsid w:val="00556F1E"/>
    <w:rsid w:val="0056145C"/>
    <w:rsid w:val="005665C4"/>
    <w:rsid w:val="00567E81"/>
    <w:rsid w:val="00591A57"/>
    <w:rsid w:val="00597466"/>
    <w:rsid w:val="005A4E38"/>
    <w:rsid w:val="005B372F"/>
    <w:rsid w:val="005B6B44"/>
    <w:rsid w:val="005B78BF"/>
    <w:rsid w:val="005D0C10"/>
    <w:rsid w:val="005D2E75"/>
    <w:rsid w:val="005E1FBC"/>
    <w:rsid w:val="005E71B3"/>
    <w:rsid w:val="005F5E5D"/>
    <w:rsid w:val="00633267"/>
    <w:rsid w:val="00634984"/>
    <w:rsid w:val="00635C76"/>
    <w:rsid w:val="00643614"/>
    <w:rsid w:val="006455A5"/>
    <w:rsid w:val="006561D8"/>
    <w:rsid w:val="00661F9B"/>
    <w:rsid w:val="006710A5"/>
    <w:rsid w:val="00675661"/>
    <w:rsid w:val="00683131"/>
    <w:rsid w:val="00695280"/>
    <w:rsid w:val="006A053E"/>
    <w:rsid w:val="006A340E"/>
    <w:rsid w:val="006A3E34"/>
    <w:rsid w:val="006B2581"/>
    <w:rsid w:val="006C522D"/>
    <w:rsid w:val="007000D9"/>
    <w:rsid w:val="007062A4"/>
    <w:rsid w:val="0071174B"/>
    <w:rsid w:val="00726501"/>
    <w:rsid w:val="00747701"/>
    <w:rsid w:val="007534B9"/>
    <w:rsid w:val="007629D3"/>
    <w:rsid w:val="0078533C"/>
    <w:rsid w:val="00794616"/>
    <w:rsid w:val="00795747"/>
    <w:rsid w:val="007A11AD"/>
    <w:rsid w:val="007C4C1E"/>
    <w:rsid w:val="007D21D0"/>
    <w:rsid w:val="007D31BE"/>
    <w:rsid w:val="007E2A22"/>
    <w:rsid w:val="007E3B61"/>
    <w:rsid w:val="008047DE"/>
    <w:rsid w:val="00804F6D"/>
    <w:rsid w:val="00807AE2"/>
    <w:rsid w:val="00825B1F"/>
    <w:rsid w:val="00843D4C"/>
    <w:rsid w:val="008447ED"/>
    <w:rsid w:val="008633FA"/>
    <w:rsid w:val="008655C0"/>
    <w:rsid w:val="00892C58"/>
    <w:rsid w:val="00893B07"/>
    <w:rsid w:val="008A4148"/>
    <w:rsid w:val="008A5A37"/>
    <w:rsid w:val="008B003E"/>
    <w:rsid w:val="008C350D"/>
    <w:rsid w:val="008C6EEB"/>
    <w:rsid w:val="008D30F9"/>
    <w:rsid w:val="008D53B2"/>
    <w:rsid w:val="008E3A29"/>
    <w:rsid w:val="00911042"/>
    <w:rsid w:val="00912169"/>
    <w:rsid w:val="0092037A"/>
    <w:rsid w:val="00923F85"/>
    <w:rsid w:val="009246AD"/>
    <w:rsid w:val="00987683"/>
    <w:rsid w:val="00993777"/>
    <w:rsid w:val="009E4024"/>
    <w:rsid w:val="009F2E7E"/>
    <w:rsid w:val="00A003F2"/>
    <w:rsid w:val="00A02D62"/>
    <w:rsid w:val="00A11C15"/>
    <w:rsid w:val="00A20E38"/>
    <w:rsid w:val="00A20EB5"/>
    <w:rsid w:val="00A51BD2"/>
    <w:rsid w:val="00A549F1"/>
    <w:rsid w:val="00A764EF"/>
    <w:rsid w:val="00A933E2"/>
    <w:rsid w:val="00A95028"/>
    <w:rsid w:val="00AA501A"/>
    <w:rsid w:val="00AB34C5"/>
    <w:rsid w:val="00AC5467"/>
    <w:rsid w:val="00AF4F6D"/>
    <w:rsid w:val="00AF7F6A"/>
    <w:rsid w:val="00B05A88"/>
    <w:rsid w:val="00B259C8"/>
    <w:rsid w:val="00B324D0"/>
    <w:rsid w:val="00B44641"/>
    <w:rsid w:val="00B7306A"/>
    <w:rsid w:val="00B7618D"/>
    <w:rsid w:val="00B92A27"/>
    <w:rsid w:val="00BA27D5"/>
    <w:rsid w:val="00BA27E7"/>
    <w:rsid w:val="00BB5CC0"/>
    <w:rsid w:val="00BC0548"/>
    <w:rsid w:val="00BC0C6A"/>
    <w:rsid w:val="00BD2C44"/>
    <w:rsid w:val="00BD3E14"/>
    <w:rsid w:val="00BE2B48"/>
    <w:rsid w:val="00C038D5"/>
    <w:rsid w:val="00C03C1E"/>
    <w:rsid w:val="00C10EE0"/>
    <w:rsid w:val="00C12556"/>
    <w:rsid w:val="00C164B8"/>
    <w:rsid w:val="00C36EA0"/>
    <w:rsid w:val="00C6170A"/>
    <w:rsid w:val="00C739C4"/>
    <w:rsid w:val="00CA041A"/>
    <w:rsid w:val="00CC11D5"/>
    <w:rsid w:val="00CD7653"/>
    <w:rsid w:val="00CE7B50"/>
    <w:rsid w:val="00CF1840"/>
    <w:rsid w:val="00D008D1"/>
    <w:rsid w:val="00D07045"/>
    <w:rsid w:val="00D22B0F"/>
    <w:rsid w:val="00D318E5"/>
    <w:rsid w:val="00D32E24"/>
    <w:rsid w:val="00D364A1"/>
    <w:rsid w:val="00D520FE"/>
    <w:rsid w:val="00D721E2"/>
    <w:rsid w:val="00D73446"/>
    <w:rsid w:val="00D90DA6"/>
    <w:rsid w:val="00D97594"/>
    <w:rsid w:val="00DA791B"/>
    <w:rsid w:val="00DB45A3"/>
    <w:rsid w:val="00DC7186"/>
    <w:rsid w:val="00DD0BE5"/>
    <w:rsid w:val="00DD67A1"/>
    <w:rsid w:val="00DD6DBB"/>
    <w:rsid w:val="00DE4FF6"/>
    <w:rsid w:val="00DF1213"/>
    <w:rsid w:val="00E02011"/>
    <w:rsid w:val="00E074F2"/>
    <w:rsid w:val="00E27038"/>
    <w:rsid w:val="00E413F0"/>
    <w:rsid w:val="00E90FF7"/>
    <w:rsid w:val="00E91482"/>
    <w:rsid w:val="00E96302"/>
    <w:rsid w:val="00ED1205"/>
    <w:rsid w:val="00EE5762"/>
    <w:rsid w:val="00F03166"/>
    <w:rsid w:val="00F134F5"/>
    <w:rsid w:val="00F17CC2"/>
    <w:rsid w:val="00F46A30"/>
    <w:rsid w:val="00F47B85"/>
    <w:rsid w:val="00F54BDD"/>
    <w:rsid w:val="00F5645C"/>
    <w:rsid w:val="00F751B7"/>
    <w:rsid w:val="00F82C2D"/>
    <w:rsid w:val="00F8527D"/>
    <w:rsid w:val="00F976D9"/>
    <w:rsid w:val="00FD3AD4"/>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14A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 w:id="2046558837">
      <w:bodyDiv w:val="1"/>
      <w:marLeft w:val="0"/>
      <w:marRight w:val="0"/>
      <w:marTop w:val="0"/>
      <w:marBottom w:val="0"/>
      <w:divBdr>
        <w:top w:val="none" w:sz="0" w:space="0" w:color="auto"/>
        <w:left w:val="none" w:sz="0" w:space="0" w:color="auto"/>
        <w:bottom w:val="none" w:sz="0" w:space="0" w:color="auto"/>
        <w:right w:val="none" w:sz="0" w:space="0" w:color="auto"/>
      </w:divBdr>
      <w:divsChild>
        <w:div w:id="1374235503">
          <w:marLeft w:val="0"/>
          <w:marRight w:val="0"/>
          <w:marTop w:val="0"/>
          <w:marBottom w:val="0"/>
          <w:divBdr>
            <w:top w:val="none" w:sz="0" w:space="0" w:color="auto"/>
            <w:left w:val="none" w:sz="0" w:space="0" w:color="auto"/>
            <w:bottom w:val="none" w:sz="0" w:space="0" w:color="auto"/>
            <w:right w:val="none" w:sz="0" w:space="0" w:color="auto"/>
          </w:divBdr>
          <w:divsChild>
            <w:div w:id="1394305324">
              <w:marLeft w:val="0"/>
              <w:marRight w:val="0"/>
              <w:marTop w:val="0"/>
              <w:marBottom w:val="0"/>
              <w:divBdr>
                <w:top w:val="none" w:sz="0" w:space="0" w:color="auto"/>
                <w:left w:val="none" w:sz="0" w:space="0" w:color="auto"/>
                <w:bottom w:val="none" w:sz="0" w:space="0" w:color="auto"/>
                <w:right w:val="none" w:sz="0" w:space="0" w:color="auto"/>
              </w:divBdr>
              <w:divsChild>
                <w:div w:id="250042943">
                  <w:marLeft w:val="1785"/>
                  <w:marRight w:val="0"/>
                  <w:marTop w:val="0"/>
                  <w:marBottom w:val="0"/>
                  <w:divBdr>
                    <w:top w:val="none" w:sz="0" w:space="0" w:color="auto"/>
                    <w:left w:val="none" w:sz="0" w:space="0" w:color="auto"/>
                    <w:bottom w:val="none" w:sz="0" w:space="0" w:color="auto"/>
                    <w:right w:val="none" w:sz="0" w:space="0" w:color="auto"/>
                  </w:divBdr>
                  <w:divsChild>
                    <w:div w:id="928587965">
                      <w:marLeft w:val="0"/>
                      <w:marRight w:val="0"/>
                      <w:marTop w:val="0"/>
                      <w:marBottom w:val="0"/>
                      <w:divBdr>
                        <w:top w:val="none" w:sz="0" w:space="0" w:color="auto"/>
                        <w:left w:val="none" w:sz="0" w:space="0" w:color="auto"/>
                        <w:bottom w:val="none" w:sz="0" w:space="0" w:color="auto"/>
                        <w:right w:val="none" w:sz="0" w:space="0" w:color="auto"/>
                      </w:divBdr>
                      <w:divsChild>
                        <w:div w:id="688028609">
                          <w:marLeft w:val="0"/>
                          <w:marRight w:val="0"/>
                          <w:marTop w:val="0"/>
                          <w:marBottom w:val="0"/>
                          <w:divBdr>
                            <w:top w:val="none" w:sz="0" w:space="0" w:color="auto"/>
                            <w:left w:val="none" w:sz="0" w:space="0" w:color="auto"/>
                            <w:bottom w:val="none" w:sz="0" w:space="0" w:color="auto"/>
                            <w:right w:val="none" w:sz="0" w:space="0" w:color="auto"/>
                          </w:divBdr>
                          <w:divsChild>
                            <w:div w:id="159805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yrumLab/proteiNor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r-project.org" TargetMode="External"/><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F9823-B8AD-4E2B-B837-94ACDF519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389</TotalTime>
  <Pages>17</Pages>
  <Words>7711</Words>
  <Characters>43953</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5156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9</cp:revision>
  <cp:lastPrinted>2008-06-11T21:33:00Z</cp:lastPrinted>
  <dcterms:created xsi:type="dcterms:W3CDTF">2020-03-04T17:02:00Z</dcterms:created>
  <dcterms:modified xsi:type="dcterms:W3CDTF">2020-03-09T20:56:00Z</dcterms:modified>
</cp:coreProperties>
</file>